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67DAAB" w14:textId="4B34DB5B" w:rsidR="00FD4CE4" w:rsidRPr="00FD4CE4" w:rsidRDefault="00CB7D22" w:rsidP="00FD4CE4">
      <w:pPr>
        <w:spacing w:after="120" w:line="360" w:lineRule="auto"/>
        <w:jc w:val="both"/>
        <w:rPr>
          <w:b/>
          <w:bCs/>
          <w:iCs/>
        </w:rPr>
      </w:pPr>
      <w:r>
        <w:rPr>
          <w:b/>
          <w:bCs/>
          <w:iCs/>
        </w:rPr>
        <w:t>Supplementa</w:t>
      </w:r>
      <w:r w:rsidR="000F54F3">
        <w:rPr>
          <w:b/>
          <w:bCs/>
          <w:iCs/>
        </w:rPr>
        <w:t>l</w:t>
      </w:r>
      <w:r>
        <w:rPr>
          <w:b/>
          <w:bCs/>
          <w:iCs/>
        </w:rPr>
        <w:t xml:space="preserve"> Tables</w:t>
      </w:r>
    </w:p>
    <w:p w14:paraId="093CD912" w14:textId="77777777" w:rsidR="00FD4CE4" w:rsidRPr="000D62C4" w:rsidRDefault="00FD4CE4" w:rsidP="00FD4CE4">
      <w:pPr>
        <w:spacing w:after="120"/>
        <w:jc w:val="both"/>
        <w:rPr>
          <w:b/>
          <w:bCs/>
          <w:sz w:val="21"/>
          <w:szCs w:val="21"/>
        </w:rPr>
      </w:pPr>
      <w:r w:rsidRPr="00484674">
        <w:rPr>
          <w:b/>
          <w:bCs/>
          <w:sz w:val="21"/>
          <w:szCs w:val="21"/>
        </w:rPr>
        <w:t>Table S1</w:t>
      </w:r>
      <w:r w:rsidRPr="000D62C4">
        <w:rPr>
          <w:b/>
          <w:bCs/>
          <w:sz w:val="21"/>
          <w:szCs w:val="21"/>
        </w:rPr>
        <w:t xml:space="preserve">A. Breeding: </w:t>
      </w:r>
      <w:r w:rsidRPr="005F5C21">
        <w:rPr>
          <w:b/>
          <w:bCs/>
          <w:sz w:val="21"/>
          <w:szCs w:val="21"/>
        </w:rPr>
        <w:t>CD19-</w:t>
      </w:r>
      <w:r w:rsidRPr="000D62C4">
        <w:rPr>
          <w:b/>
          <w:bCs/>
          <w:i/>
          <w:iCs/>
          <w:sz w:val="21"/>
          <w:szCs w:val="21"/>
        </w:rPr>
        <w:t>Cre/Cre; Pcgf6</w:t>
      </w:r>
      <w:r w:rsidRPr="000D62C4">
        <w:rPr>
          <w:b/>
          <w:bCs/>
          <w:i/>
          <w:iCs/>
          <w:sz w:val="21"/>
          <w:szCs w:val="21"/>
          <w:vertAlign w:val="superscript"/>
        </w:rPr>
        <w:t>+/fl</w:t>
      </w:r>
      <w:r w:rsidRPr="000D62C4">
        <w:rPr>
          <w:b/>
          <w:bCs/>
          <w:i/>
          <w:iCs/>
          <w:sz w:val="21"/>
          <w:szCs w:val="21"/>
        </w:rPr>
        <w:t xml:space="preserve"> </w:t>
      </w:r>
      <w:r w:rsidRPr="000D62C4">
        <w:rPr>
          <w:b/>
          <w:bCs/>
          <w:sz w:val="21"/>
          <w:szCs w:val="21"/>
        </w:rPr>
        <w:t>x</w:t>
      </w:r>
      <w:r w:rsidRPr="000D62C4">
        <w:rPr>
          <w:b/>
          <w:bCs/>
          <w:i/>
          <w:iCs/>
          <w:sz w:val="21"/>
          <w:szCs w:val="21"/>
        </w:rPr>
        <w:t xml:space="preserve"> </w:t>
      </w:r>
      <w:r w:rsidRPr="00223F02">
        <w:rPr>
          <w:b/>
          <w:bCs/>
          <w:sz w:val="21"/>
          <w:szCs w:val="21"/>
        </w:rPr>
        <w:t>Eμ-</w:t>
      </w:r>
      <w:r w:rsidRPr="000D62C4">
        <w:rPr>
          <w:b/>
          <w:bCs/>
          <w:i/>
          <w:iCs/>
          <w:sz w:val="21"/>
          <w:szCs w:val="21"/>
        </w:rPr>
        <w:t>myc; Pcgf6</w:t>
      </w:r>
      <w:r w:rsidRPr="000D62C4">
        <w:rPr>
          <w:b/>
          <w:bCs/>
          <w:i/>
          <w:iCs/>
          <w:sz w:val="21"/>
          <w:szCs w:val="21"/>
          <w:vertAlign w:val="superscript"/>
        </w:rPr>
        <w:t>+/fl</w:t>
      </w:r>
    </w:p>
    <w:tbl>
      <w:tblPr>
        <w:tblW w:w="6232" w:type="dxa"/>
        <w:tblLook w:val="04A0" w:firstRow="1" w:lastRow="0" w:firstColumn="1" w:lastColumn="0" w:noHBand="0" w:noVBand="1"/>
      </w:tblPr>
      <w:tblGrid>
        <w:gridCol w:w="2405"/>
        <w:gridCol w:w="1843"/>
        <w:gridCol w:w="992"/>
        <w:gridCol w:w="992"/>
      </w:tblGrid>
      <w:tr w:rsidR="00FD4CE4" w:rsidRPr="000758C2" w14:paraId="375370DF" w14:textId="77777777" w:rsidTr="00F67AFE">
        <w:trPr>
          <w:trHeight w:val="660"/>
        </w:trPr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04042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Genotyp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E1112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Expected frequency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1CB5C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Observed frequency</w:t>
            </w:r>
          </w:p>
        </w:tc>
      </w:tr>
      <w:tr w:rsidR="00FD4CE4" w:rsidRPr="000758C2" w14:paraId="4428F7A9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DFCCC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; 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77D328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C9673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1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4896E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14%</w:t>
            </w:r>
          </w:p>
        </w:tc>
      </w:tr>
      <w:tr w:rsidR="00FD4CE4" w:rsidRPr="000758C2" w14:paraId="4815BDD2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1D8CC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; 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D6F21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2FA81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52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11B01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0.06%</w:t>
            </w:r>
          </w:p>
        </w:tc>
      </w:tr>
      <w:tr w:rsidR="00FD4CE4" w:rsidRPr="000758C2" w14:paraId="0A6255DB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FED9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; 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9AA1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E3894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0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D368C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7.34%</w:t>
            </w:r>
          </w:p>
        </w:tc>
      </w:tr>
      <w:tr w:rsidR="00FD4CE4" w:rsidRPr="000758C2" w14:paraId="2EC3A9EA" w14:textId="77777777" w:rsidTr="00F67AFE">
        <w:trPr>
          <w:trHeight w:val="38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4777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>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8FACE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AAF8B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6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D20E5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0.81%</w:t>
            </w:r>
          </w:p>
        </w:tc>
      </w:tr>
      <w:tr w:rsidR="00FD4CE4" w:rsidRPr="000758C2" w14:paraId="789946C3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A3CBE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>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90A7B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73F92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9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96F2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6.76%</w:t>
            </w:r>
          </w:p>
        </w:tc>
      </w:tr>
      <w:tr w:rsidR="00FD4CE4" w:rsidRPr="000758C2" w14:paraId="7E0ECC9A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C97C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>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Pcgf6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6BD20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251B1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5/1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49758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.89%</w:t>
            </w:r>
          </w:p>
        </w:tc>
      </w:tr>
    </w:tbl>
    <w:p w14:paraId="18CC34A5" w14:textId="77777777" w:rsidR="00FD4CE4" w:rsidRPr="00221167" w:rsidRDefault="00FD4CE4" w:rsidP="00FD4CE4">
      <w:pPr>
        <w:spacing w:after="120"/>
        <w:jc w:val="both"/>
        <w:rPr>
          <w:sz w:val="21"/>
          <w:szCs w:val="21"/>
        </w:rPr>
      </w:pPr>
    </w:p>
    <w:p w14:paraId="6D0C6BCA" w14:textId="77777777" w:rsidR="00FD4CE4" w:rsidRPr="000D62C4" w:rsidRDefault="00FD4CE4" w:rsidP="00FD4CE4">
      <w:pPr>
        <w:spacing w:after="120"/>
        <w:jc w:val="both"/>
        <w:rPr>
          <w:b/>
          <w:bCs/>
          <w:sz w:val="21"/>
          <w:szCs w:val="21"/>
        </w:rPr>
      </w:pPr>
      <w:r w:rsidRPr="00484674">
        <w:rPr>
          <w:b/>
          <w:bCs/>
          <w:sz w:val="21"/>
          <w:szCs w:val="21"/>
        </w:rPr>
        <w:t>Table S1</w:t>
      </w:r>
      <w:r w:rsidRPr="000D62C4">
        <w:rPr>
          <w:b/>
          <w:bCs/>
          <w:sz w:val="21"/>
          <w:szCs w:val="21"/>
        </w:rPr>
        <w:t xml:space="preserve">B. Breeding: </w:t>
      </w:r>
      <w:r w:rsidRPr="005F5C21">
        <w:rPr>
          <w:b/>
          <w:bCs/>
          <w:sz w:val="21"/>
          <w:szCs w:val="21"/>
        </w:rPr>
        <w:t>CD19</w:t>
      </w:r>
      <w:r w:rsidRPr="000D62C4">
        <w:rPr>
          <w:b/>
          <w:bCs/>
          <w:i/>
          <w:iCs/>
          <w:sz w:val="21"/>
          <w:szCs w:val="21"/>
        </w:rPr>
        <w:t>-Cre; Mga</w:t>
      </w:r>
      <w:r w:rsidRPr="000D62C4">
        <w:rPr>
          <w:b/>
          <w:bCs/>
          <w:i/>
          <w:iCs/>
          <w:sz w:val="21"/>
          <w:szCs w:val="21"/>
          <w:vertAlign w:val="superscript"/>
        </w:rPr>
        <w:t>+/fl</w:t>
      </w:r>
      <w:r w:rsidRPr="000D62C4">
        <w:rPr>
          <w:b/>
          <w:bCs/>
          <w:sz w:val="21"/>
          <w:szCs w:val="21"/>
        </w:rPr>
        <w:t xml:space="preserve"> x </w:t>
      </w:r>
      <w:r w:rsidRPr="00223F02">
        <w:rPr>
          <w:b/>
          <w:bCs/>
          <w:sz w:val="21"/>
          <w:szCs w:val="21"/>
        </w:rPr>
        <w:t>Eμ-</w:t>
      </w:r>
      <w:r w:rsidRPr="000D62C4">
        <w:rPr>
          <w:b/>
          <w:bCs/>
          <w:i/>
          <w:iCs/>
          <w:sz w:val="21"/>
          <w:szCs w:val="21"/>
        </w:rPr>
        <w:t>myc; Mga</w:t>
      </w:r>
      <w:r w:rsidRPr="000D62C4">
        <w:rPr>
          <w:b/>
          <w:bCs/>
          <w:i/>
          <w:iCs/>
          <w:sz w:val="21"/>
          <w:szCs w:val="21"/>
          <w:vertAlign w:val="superscript"/>
        </w:rPr>
        <w:t>+/fl</w:t>
      </w:r>
    </w:p>
    <w:tbl>
      <w:tblPr>
        <w:tblW w:w="6232" w:type="dxa"/>
        <w:tblLook w:val="04A0" w:firstRow="1" w:lastRow="0" w:firstColumn="1" w:lastColumn="0" w:noHBand="0" w:noVBand="1"/>
      </w:tblPr>
      <w:tblGrid>
        <w:gridCol w:w="2405"/>
        <w:gridCol w:w="1843"/>
        <w:gridCol w:w="992"/>
        <w:gridCol w:w="992"/>
      </w:tblGrid>
      <w:tr w:rsidR="00FD4CE4" w:rsidRPr="000758C2" w14:paraId="00B9C9BA" w14:textId="77777777" w:rsidTr="00F67AFE">
        <w:trPr>
          <w:trHeight w:val="660"/>
        </w:trPr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01A06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Genotyp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3128E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Expected frequency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F2B71CE" w14:textId="77777777" w:rsidR="00FD4CE4" w:rsidRPr="00223F02" w:rsidRDefault="00FD4CE4" w:rsidP="00F67AFE">
            <w:pPr>
              <w:spacing w:after="120"/>
              <w:jc w:val="both"/>
              <w:rPr>
                <w:b/>
                <w:bCs/>
                <w:sz w:val="18"/>
                <w:szCs w:val="18"/>
              </w:rPr>
            </w:pPr>
            <w:r w:rsidRPr="00223F02">
              <w:rPr>
                <w:b/>
                <w:bCs/>
                <w:sz w:val="18"/>
                <w:szCs w:val="18"/>
              </w:rPr>
              <w:t>Observed frequency</w:t>
            </w:r>
          </w:p>
        </w:tc>
      </w:tr>
      <w:tr w:rsidR="00FD4CE4" w:rsidRPr="000758C2" w14:paraId="4DE918B5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7C9F89" w14:textId="77777777" w:rsidR="00FD4CE4" w:rsidRPr="00223F02" w:rsidRDefault="00FD4CE4" w:rsidP="00F67AFE">
            <w:pPr>
              <w:spacing w:after="120"/>
              <w:jc w:val="both"/>
              <w:rPr>
                <w:i/>
                <w:iCs/>
                <w:sz w:val="18"/>
                <w:szCs w:val="18"/>
              </w:rPr>
            </w:pP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491A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5E32E6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39433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</w:tr>
      <w:tr w:rsidR="00FD4CE4" w:rsidRPr="000758C2" w14:paraId="0A489659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5A9BB" w14:textId="77777777" w:rsidR="00FD4CE4" w:rsidRPr="00223F02" w:rsidRDefault="00FD4CE4" w:rsidP="00F67AFE">
            <w:pPr>
              <w:spacing w:after="120"/>
              <w:jc w:val="both"/>
              <w:rPr>
                <w:i/>
                <w:iCs/>
                <w:sz w:val="18"/>
                <w:szCs w:val="18"/>
              </w:rPr>
            </w:pP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D137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0C6B4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3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3A547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3.96%</w:t>
            </w:r>
          </w:p>
        </w:tc>
      </w:tr>
      <w:tr w:rsidR="00FD4CE4" w:rsidRPr="000758C2" w14:paraId="521CB4C3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C8A0F" w14:textId="77777777" w:rsidR="00FD4CE4" w:rsidRPr="00223F02" w:rsidRDefault="00FD4CE4" w:rsidP="00F67AFE">
            <w:pPr>
              <w:spacing w:after="120"/>
              <w:jc w:val="both"/>
              <w:rPr>
                <w:i/>
                <w:iCs/>
                <w:sz w:val="18"/>
                <w:szCs w:val="18"/>
              </w:rPr>
            </w:pP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091DF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06A1F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400BA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2.08%</w:t>
            </w:r>
          </w:p>
        </w:tc>
      </w:tr>
      <w:tr w:rsidR="00FD4CE4" w:rsidRPr="000758C2" w14:paraId="1FB68304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F8AD6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E0018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67614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7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CC38B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7.29%</w:t>
            </w:r>
          </w:p>
        </w:tc>
      </w:tr>
      <w:tr w:rsidR="00FD4CE4" w:rsidRPr="000758C2" w14:paraId="75527385" w14:textId="77777777" w:rsidTr="00F67AFE">
        <w:trPr>
          <w:trHeight w:val="38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CE9E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6E8C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D4FFF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2AF7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.13%</w:t>
            </w:r>
          </w:p>
        </w:tc>
      </w:tr>
      <w:tr w:rsidR="00FD4CE4" w:rsidRPr="000758C2" w14:paraId="79C7E036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6A8DA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8B6FF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1B98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9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C7094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9.38%</w:t>
            </w:r>
          </w:p>
        </w:tc>
      </w:tr>
      <w:tr w:rsidR="00FD4CE4" w:rsidRPr="000758C2" w14:paraId="3EDF925D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180F7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ED354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1014A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1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B4555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1.46%</w:t>
            </w:r>
          </w:p>
        </w:tc>
      </w:tr>
      <w:tr w:rsidR="00FD4CE4" w:rsidRPr="000758C2" w14:paraId="6ECCDE29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ED460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63181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5F867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9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77FC1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9.79%</w:t>
            </w:r>
          </w:p>
        </w:tc>
      </w:tr>
      <w:tr w:rsidR="00FD4CE4" w:rsidRPr="000758C2" w14:paraId="030DCCC7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73BCEF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</w:t>
            </w:r>
            <w:r w:rsidRPr="00223F02">
              <w:rPr>
                <w:i/>
                <w:iCs/>
                <w:sz w:val="18"/>
                <w:szCs w:val="18"/>
              </w:rPr>
              <w:t>Cre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4085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10AE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C588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3.13%</w:t>
            </w:r>
          </w:p>
        </w:tc>
      </w:tr>
      <w:tr w:rsidR="00FD4CE4" w:rsidRPr="000758C2" w14:paraId="6EF72A0F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5A092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Cre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+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DD650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37A4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4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7C17F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4.17%</w:t>
            </w:r>
          </w:p>
        </w:tc>
      </w:tr>
      <w:tr w:rsidR="00FD4CE4" w:rsidRPr="000758C2" w14:paraId="716FE097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56448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Cre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+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E81D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12.5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95EBA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5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3D645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5.21%</w:t>
            </w:r>
          </w:p>
        </w:tc>
      </w:tr>
      <w:tr w:rsidR="00FD4CE4" w:rsidRPr="000758C2" w14:paraId="4C6550C0" w14:textId="77777777" w:rsidTr="00F67AFE">
        <w:trPr>
          <w:trHeight w:val="360"/>
        </w:trPr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804A7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CD19-Cre; Eμ-</w:t>
            </w:r>
            <w:r w:rsidRPr="00223F02">
              <w:rPr>
                <w:i/>
                <w:iCs/>
                <w:sz w:val="18"/>
                <w:szCs w:val="18"/>
              </w:rPr>
              <w:t>myc</w:t>
            </w:r>
            <w:r w:rsidRPr="00223F02">
              <w:rPr>
                <w:sz w:val="18"/>
                <w:szCs w:val="18"/>
              </w:rPr>
              <w:t xml:space="preserve">; </w:t>
            </w:r>
            <w:r w:rsidRPr="00223F02">
              <w:rPr>
                <w:i/>
                <w:iCs/>
                <w:sz w:val="18"/>
                <w:szCs w:val="18"/>
              </w:rPr>
              <w:t>Mga</w:t>
            </w:r>
            <w:r w:rsidRPr="00223F02">
              <w:rPr>
                <w:i/>
                <w:iCs/>
                <w:sz w:val="18"/>
                <w:szCs w:val="18"/>
                <w:vertAlign w:val="superscript"/>
              </w:rPr>
              <w:t>fl/f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767FE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6.25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D2F59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4/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E4C63" w14:textId="77777777" w:rsidR="00FD4CE4" w:rsidRPr="00223F02" w:rsidRDefault="00FD4CE4" w:rsidP="00F67AFE">
            <w:pPr>
              <w:spacing w:after="120"/>
              <w:jc w:val="both"/>
              <w:rPr>
                <w:sz w:val="18"/>
                <w:szCs w:val="18"/>
              </w:rPr>
            </w:pPr>
            <w:r w:rsidRPr="00223F02">
              <w:rPr>
                <w:sz w:val="18"/>
                <w:szCs w:val="18"/>
              </w:rPr>
              <w:t>4.17%</w:t>
            </w:r>
          </w:p>
        </w:tc>
      </w:tr>
    </w:tbl>
    <w:p w14:paraId="65D7A6F8" w14:textId="77777777" w:rsidR="00FD4CE4" w:rsidRDefault="00FD4CE4" w:rsidP="00FD4CE4">
      <w:pPr>
        <w:spacing w:after="120"/>
        <w:jc w:val="both"/>
        <w:rPr>
          <w:sz w:val="21"/>
          <w:szCs w:val="21"/>
        </w:rPr>
      </w:pPr>
    </w:p>
    <w:p w14:paraId="1D2D7467" w14:textId="77777777" w:rsidR="00FD4CE4" w:rsidRPr="00484674" w:rsidRDefault="00FD4CE4" w:rsidP="00FD4CE4">
      <w:pPr>
        <w:spacing w:after="120"/>
        <w:jc w:val="both"/>
        <w:rPr>
          <w:sz w:val="21"/>
          <w:szCs w:val="21"/>
        </w:rPr>
      </w:pPr>
      <w:r w:rsidRPr="00484674">
        <w:rPr>
          <w:b/>
          <w:bCs/>
          <w:sz w:val="21"/>
          <w:szCs w:val="21"/>
        </w:rPr>
        <w:t xml:space="preserve">Table S1. Breeding Strategy. </w:t>
      </w:r>
      <w:r w:rsidRPr="00484674">
        <w:rPr>
          <w:sz w:val="21"/>
          <w:szCs w:val="21"/>
        </w:rPr>
        <w:t xml:space="preserve">Each table shows the expected (assuming mendelian distribution) and observed frequencies of the indicated compound genotypes, based on the crosses shown at the top. </w:t>
      </w:r>
      <w:r>
        <w:rPr>
          <w:b/>
          <w:bCs/>
          <w:sz w:val="21"/>
          <w:szCs w:val="21"/>
        </w:rPr>
        <w:t>(</w:t>
      </w:r>
      <w:r w:rsidRPr="00484674">
        <w:rPr>
          <w:b/>
          <w:bCs/>
          <w:sz w:val="21"/>
          <w:szCs w:val="21"/>
        </w:rPr>
        <w:t>A</w:t>
      </w:r>
      <w:r>
        <w:rPr>
          <w:sz w:val="21"/>
          <w:szCs w:val="21"/>
        </w:rPr>
        <w:t>)</w:t>
      </w:r>
      <w:r w:rsidRPr="00484674">
        <w:rPr>
          <w:sz w:val="21"/>
          <w:szCs w:val="21"/>
        </w:rPr>
        <w:t> </w:t>
      </w:r>
      <w:r w:rsidRPr="00484674">
        <w:rPr>
          <w:i/>
          <w:iCs/>
          <w:sz w:val="21"/>
          <w:szCs w:val="21"/>
        </w:rPr>
        <w:t>Pcgf6</w:t>
      </w:r>
      <w:r w:rsidRPr="00484674">
        <w:rPr>
          <w:sz w:val="21"/>
          <w:szCs w:val="21"/>
        </w:rPr>
        <w:t> mutant cohort. Here all siblings are positive for CD19-</w:t>
      </w:r>
      <w:r w:rsidRPr="00484674">
        <w:rPr>
          <w:i/>
          <w:iCs/>
          <w:sz w:val="21"/>
          <w:szCs w:val="21"/>
        </w:rPr>
        <w:t>Cre</w:t>
      </w:r>
      <w:r w:rsidRPr="00484674">
        <w:rPr>
          <w:sz w:val="21"/>
          <w:szCs w:val="21"/>
        </w:rPr>
        <w:t>, as this transgene was first bred to homozygosity in one of the parents (CD19-</w:t>
      </w:r>
      <w:r w:rsidRPr="00484674">
        <w:rPr>
          <w:i/>
          <w:iCs/>
          <w:sz w:val="21"/>
          <w:szCs w:val="21"/>
        </w:rPr>
        <w:t>Cre/Cre</w:t>
      </w:r>
      <w:r w:rsidRPr="00484674">
        <w:rPr>
          <w:sz w:val="21"/>
          <w:szCs w:val="21"/>
        </w:rPr>
        <w:t>). Note that Eμ-</w:t>
      </w:r>
      <w:r w:rsidRPr="00484674">
        <w:rPr>
          <w:i/>
          <w:iCs/>
          <w:sz w:val="21"/>
          <w:szCs w:val="21"/>
        </w:rPr>
        <w:t>myc</w:t>
      </w:r>
      <w:r w:rsidRPr="00484674">
        <w:rPr>
          <w:sz w:val="21"/>
          <w:szCs w:val="21"/>
        </w:rPr>
        <w:t xml:space="preserve"> and </w:t>
      </w:r>
      <w:r w:rsidRPr="00484674">
        <w:rPr>
          <w:i/>
          <w:iCs/>
          <w:sz w:val="21"/>
          <w:szCs w:val="21"/>
        </w:rPr>
        <w:t>Pcgf6</w:t>
      </w:r>
      <w:r w:rsidRPr="00484674">
        <w:rPr>
          <w:sz w:val="21"/>
          <w:szCs w:val="21"/>
        </w:rPr>
        <w:t xml:space="preserve"> segregated in a sub-Mendelian manner</w:t>
      </w:r>
      <w:proofErr w:type="gramStart"/>
      <w:r w:rsidRPr="00484674">
        <w:rPr>
          <w:sz w:val="21"/>
          <w:szCs w:val="21"/>
        </w:rPr>
        <w:t>  (</w:t>
      </w:r>
      <w:proofErr w:type="gramEnd"/>
      <w:r w:rsidRPr="00484674">
        <w:rPr>
          <w:sz w:val="21"/>
          <w:szCs w:val="21"/>
        </w:rPr>
        <w:t xml:space="preserve">p &lt;0.0001 ), consistent with their close genomic location on chromosome 19 </w:t>
      </w:r>
      <w:r w:rsidRPr="00484674">
        <w:rPr>
          <w:sz w:val="21"/>
          <w:szCs w:val="21"/>
        </w:rPr>
        <w:fldChar w:fldCharType="begin">
          <w:fldData xml:space="preserve">PEVuZE5vdGU+PENpdGU+PEF1dGhvcj5MZWZlYnVyZTwvQXV0aG9yPjxZZWFyPjIwMTc8L1llYXI+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==
</w:fldData>
        </w:fldChar>
      </w:r>
      <w:r w:rsidRPr="00484674">
        <w:rPr>
          <w:sz w:val="21"/>
          <w:szCs w:val="21"/>
        </w:rPr>
        <w:instrText xml:space="preserve"> ADDIN EN.CITE </w:instrText>
      </w:r>
      <w:r w:rsidRPr="00484674">
        <w:rPr>
          <w:sz w:val="21"/>
          <w:szCs w:val="21"/>
        </w:rPr>
        <w:fldChar w:fldCharType="begin">
          <w:fldData xml:space="preserve">PEVuZE5vdGU+PENpdGU+PEF1dGhvcj5MZWZlYnVyZTwvQXV0aG9yPjxZZWFyPjIwMTc8L1llYXI+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==
</w:fldData>
        </w:fldChar>
      </w:r>
      <w:r w:rsidRPr="00484674">
        <w:rPr>
          <w:sz w:val="21"/>
          <w:szCs w:val="21"/>
        </w:rPr>
        <w:instrText xml:space="preserve"> ADDIN EN.CITE.DATA </w:instrText>
      </w:r>
      <w:r w:rsidRPr="00484674">
        <w:rPr>
          <w:sz w:val="21"/>
          <w:szCs w:val="21"/>
        </w:rPr>
      </w:r>
      <w:r w:rsidRPr="00484674">
        <w:rPr>
          <w:sz w:val="21"/>
          <w:szCs w:val="21"/>
        </w:rPr>
        <w:fldChar w:fldCharType="end"/>
      </w:r>
      <w:r w:rsidRPr="00484674">
        <w:rPr>
          <w:sz w:val="21"/>
          <w:szCs w:val="21"/>
        </w:rPr>
      </w:r>
      <w:r w:rsidRPr="00484674">
        <w:rPr>
          <w:sz w:val="21"/>
          <w:szCs w:val="21"/>
        </w:rPr>
        <w:fldChar w:fldCharType="separate"/>
      </w:r>
      <w:r w:rsidRPr="00484674">
        <w:rPr>
          <w:noProof/>
          <w:sz w:val="21"/>
          <w:szCs w:val="21"/>
        </w:rPr>
        <w:t>(Lefebure et al. 2017)</w:t>
      </w:r>
      <w:r w:rsidRPr="00484674">
        <w:rPr>
          <w:sz w:val="21"/>
          <w:szCs w:val="21"/>
        </w:rPr>
        <w:fldChar w:fldCharType="end"/>
      </w:r>
      <w:r w:rsidRPr="00484674">
        <w:rPr>
          <w:sz w:val="21"/>
          <w:szCs w:val="21"/>
        </w:rPr>
        <w:t xml:space="preserve"> (</w:t>
      </w:r>
      <w:hyperlink r:id="rId9" w:history="1">
        <w:r w:rsidRPr="00484674">
          <w:rPr>
            <w:rStyle w:val="Hyperlink"/>
            <w:sz w:val="21"/>
            <w:szCs w:val="21"/>
          </w:rPr>
          <w:t>http://</w:t>
        </w:r>
        <w:proofErr w:type="spellStart"/>
        <w:r w:rsidRPr="00484674">
          <w:rPr>
            <w:rStyle w:val="Hyperlink"/>
            <w:sz w:val="21"/>
            <w:szCs w:val="21"/>
          </w:rPr>
          <w:t>www.informatics.jax.org</w:t>
        </w:r>
        <w:proofErr w:type="spellEnd"/>
        <w:r w:rsidRPr="00484674">
          <w:rPr>
            <w:rStyle w:val="Hyperlink"/>
            <w:sz w:val="21"/>
            <w:szCs w:val="21"/>
          </w:rPr>
          <w:t>/marker/</w:t>
        </w:r>
        <w:proofErr w:type="spellStart"/>
        <w:r w:rsidRPr="00484674">
          <w:rPr>
            <w:rStyle w:val="Hyperlink"/>
            <w:sz w:val="21"/>
            <w:szCs w:val="21"/>
          </w:rPr>
          <w:t>MGI:1918291</w:t>
        </w:r>
        <w:proofErr w:type="spellEnd"/>
      </w:hyperlink>
      <w:r w:rsidRPr="00484674">
        <w:rPr>
          <w:sz w:val="21"/>
          <w:szCs w:val="21"/>
        </w:rPr>
        <w:t xml:space="preserve">). </w:t>
      </w:r>
      <w:r>
        <w:rPr>
          <w:b/>
          <w:bCs/>
          <w:sz w:val="21"/>
          <w:szCs w:val="21"/>
        </w:rPr>
        <w:t>(</w:t>
      </w:r>
      <w:r w:rsidRPr="00484674">
        <w:rPr>
          <w:b/>
          <w:bCs/>
          <w:sz w:val="21"/>
          <w:szCs w:val="21"/>
        </w:rPr>
        <w:t>B</w:t>
      </w:r>
      <w:r>
        <w:rPr>
          <w:sz w:val="21"/>
          <w:szCs w:val="21"/>
        </w:rPr>
        <w:t>)</w:t>
      </w:r>
      <w:r w:rsidRPr="00484674">
        <w:rPr>
          <w:sz w:val="21"/>
          <w:szCs w:val="21"/>
        </w:rPr>
        <w:t> </w:t>
      </w:r>
      <w:r w:rsidRPr="00484674">
        <w:rPr>
          <w:i/>
          <w:iCs/>
          <w:sz w:val="21"/>
          <w:szCs w:val="21"/>
        </w:rPr>
        <w:t>Mga</w:t>
      </w:r>
      <w:r w:rsidRPr="00484674">
        <w:rPr>
          <w:sz w:val="21"/>
          <w:szCs w:val="21"/>
        </w:rPr>
        <w:t xml:space="preserve"> mutant cohort. In line with published data </w:t>
      </w:r>
      <w:r w:rsidRPr="00484674">
        <w:rPr>
          <w:sz w:val="21"/>
          <w:szCs w:val="21"/>
        </w:rPr>
        <w:fldChar w:fldCharType="begin">
          <w:fldData xml:space="preserve">PEVuZE5vdGU+PENpdGU+PEF1dGhvcj5XYXNoa293aXR6PC9BdXRob3I+PFllYXI+MjAxNTwvWWVh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</w:fldData>
        </w:fldChar>
      </w:r>
      <w:r w:rsidRPr="00484674">
        <w:rPr>
          <w:sz w:val="21"/>
          <w:szCs w:val="21"/>
        </w:rPr>
        <w:instrText xml:space="preserve"> ADDIN EN.CITE </w:instrText>
      </w:r>
      <w:r w:rsidRPr="00484674">
        <w:rPr>
          <w:sz w:val="21"/>
          <w:szCs w:val="21"/>
        </w:rPr>
        <w:fldChar w:fldCharType="begin">
          <w:fldData xml:space="preserve">PEVuZE5vdGU+PENpdGU+PEF1dGhvcj5XYXNoa293aXR6PC9BdXRob3I+PFllYXI+MjAxNTwvWWVh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</w:fldData>
        </w:fldChar>
      </w:r>
      <w:r w:rsidRPr="00484674">
        <w:rPr>
          <w:sz w:val="21"/>
          <w:szCs w:val="21"/>
        </w:rPr>
        <w:instrText xml:space="preserve"> ADDIN EN.CITE.DATA </w:instrText>
      </w:r>
      <w:r w:rsidRPr="00484674">
        <w:rPr>
          <w:sz w:val="21"/>
          <w:szCs w:val="21"/>
        </w:rPr>
      </w:r>
      <w:r w:rsidRPr="00484674">
        <w:rPr>
          <w:sz w:val="21"/>
          <w:szCs w:val="21"/>
        </w:rPr>
        <w:fldChar w:fldCharType="end"/>
      </w:r>
      <w:r w:rsidRPr="00484674">
        <w:rPr>
          <w:sz w:val="21"/>
          <w:szCs w:val="21"/>
        </w:rPr>
      </w:r>
      <w:r w:rsidRPr="00484674">
        <w:rPr>
          <w:sz w:val="21"/>
          <w:szCs w:val="21"/>
        </w:rPr>
        <w:fldChar w:fldCharType="separate"/>
      </w:r>
      <w:r w:rsidRPr="00484674">
        <w:rPr>
          <w:noProof/>
          <w:sz w:val="21"/>
          <w:szCs w:val="21"/>
        </w:rPr>
        <w:t>(Washkowitz et al. 2015)</w:t>
      </w:r>
      <w:r w:rsidRPr="00484674">
        <w:rPr>
          <w:sz w:val="21"/>
          <w:szCs w:val="21"/>
        </w:rPr>
        <w:fldChar w:fldCharType="end"/>
      </w:r>
      <w:r w:rsidRPr="00484674">
        <w:rPr>
          <w:sz w:val="21"/>
          <w:szCs w:val="21"/>
        </w:rPr>
        <w:t xml:space="preserve">, </w:t>
      </w:r>
      <w:r w:rsidRPr="00484674">
        <w:rPr>
          <w:i/>
          <w:iCs/>
          <w:sz w:val="21"/>
          <w:szCs w:val="21"/>
        </w:rPr>
        <w:t>Mga</w:t>
      </w:r>
      <w:r w:rsidRPr="00484674">
        <w:rPr>
          <w:i/>
          <w:iCs/>
          <w:sz w:val="21"/>
          <w:szCs w:val="21"/>
          <w:vertAlign w:val="superscript"/>
        </w:rPr>
        <w:t>fl/fl</w:t>
      </w:r>
      <w:r w:rsidRPr="00484674">
        <w:rPr>
          <w:sz w:val="21"/>
          <w:szCs w:val="21"/>
          <w:vertAlign w:val="superscript"/>
        </w:rPr>
        <w:t xml:space="preserve"> </w:t>
      </w:r>
      <w:r w:rsidRPr="00484674">
        <w:rPr>
          <w:sz w:val="21"/>
          <w:szCs w:val="21"/>
        </w:rPr>
        <w:t xml:space="preserve">mice were recovered at sub-Mendelian frequencies (p &lt; 0.005), confirming that </w:t>
      </w:r>
      <w:r w:rsidRPr="00484674">
        <w:rPr>
          <w:i/>
          <w:iCs/>
          <w:sz w:val="21"/>
          <w:szCs w:val="21"/>
        </w:rPr>
        <w:t>Mga</w:t>
      </w:r>
      <w:r w:rsidRPr="00484674">
        <w:rPr>
          <w:i/>
          <w:iCs/>
          <w:sz w:val="21"/>
          <w:szCs w:val="21"/>
          <w:vertAlign w:val="superscript"/>
        </w:rPr>
        <w:t>fl</w:t>
      </w:r>
      <w:r w:rsidRPr="00484674">
        <w:rPr>
          <w:sz w:val="21"/>
          <w:szCs w:val="21"/>
        </w:rPr>
        <w:t xml:space="preserve"> is a hypomorphic allele. </w:t>
      </w:r>
    </w:p>
    <w:p w14:paraId="73D75401" w14:textId="77777777" w:rsidR="00FD4CE4" w:rsidRDefault="00FD4CE4" w:rsidP="00FD4CE4">
      <w:pPr>
        <w:jc w:val="both"/>
        <w:rPr>
          <w:rFonts w:ascii="Helvetica" w:hAnsi="Helvetica" w:cs="Calibri"/>
          <w:b/>
          <w:bCs/>
          <w:color w:val="000000"/>
        </w:rPr>
      </w:pPr>
      <w:r>
        <w:rPr>
          <w:rFonts w:ascii="Helvetica" w:hAnsi="Helvetica" w:cs="Calibri"/>
          <w:b/>
          <w:bCs/>
          <w:color w:val="000000"/>
        </w:rPr>
        <w:br w:type="page"/>
      </w:r>
      <w:bookmarkStart w:id="0" w:name="_GoBack"/>
      <w:bookmarkEnd w:id="0"/>
    </w:p>
    <w:sectPr w:rsidR="00FD4CE4" w:rsidSect="009D504A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8FD804" w14:textId="77777777" w:rsidR="007C3186" w:rsidRDefault="007C3186" w:rsidP="0032727E">
      <w:r>
        <w:separator/>
      </w:r>
    </w:p>
  </w:endnote>
  <w:endnote w:type="continuationSeparator" w:id="0">
    <w:p w14:paraId="63F365B2" w14:textId="77777777" w:rsidR="007C3186" w:rsidRDefault="007C3186" w:rsidP="003272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DengXian Light">
    <w:panose1 w:val="00000000000000000000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0000000000000000000"/>
    <w:charset w:val="86"/>
    <w:family w:val="auto"/>
    <w:notTrueType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94438537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8AB78DB" w14:textId="0187C3A2" w:rsidR="00250B09" w:rsidRDefault="00250B09" w:rsidP="0009302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84FCE55" w14:textId="77777777" w:rsidR="00250B09" w:rsidRDefault="00250B09" w:rsidP="00E7172B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4858943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B38CA9F" w14:textId="6830695B" w:rsidR="00250B09" w:rsidRDefault="00250B09" w:rsidP="0009302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605E0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2B446DE6" w14:textId="77777777" w:rsidR="00250B09" w:rsidRDefault="00250B09" w:rsidP="00E7172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C62029" w14:textId="77777777" w:rsidR="007C3186" w:rsidRDefault="007C3186" w:rsidP="0032727E">
      <w:r>
        <w:separator/>
      </w:r>
    </w:p>
  </w:footnote>
  <w:footnote w:type="continuationSeparator" w:id="0">
    <w:p w14:paraId="55AB353E" w14:textId="77777777" w:rsidR="007C3186" w:rsidRDefault="007C3186" w:rsidP="0032727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3D3D4C"/>
    <w:multiLevelType w:val="hybridMultilevel"/>
    <w:tmpl w:val="FF46B7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024E11FD"/>
    <w:multiLevelType w:val="hybridMultilevel"/>
    <w:tmpl w:val="7A1A9B06"/>
    <w:lvl w:ilvl="0" w:tplc="0D2A5EAC">
      <w:start w:val="7"/>
      <w:numFmt w:val="bullet"/>
      <w:lvlText w:val="-"/>
      <w:lvlJc w:val="left"/>
      <w:pPr>
        <w:ind w:left="720" w:hanging="360"/>
      </w:pPr>
      <w:rPr>
        <w:rFonts w:ascii="Segoe UI" w:eastAsia="Times New Roman" w:hAnsi="Segoe UI" w:cs="Segoe U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154192"/>
    <w:multiLevelType w:val="hybridMultilevel"/>
    <w:tmpl w:val="9EDA9E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8BB1CA4"/>
    <w:multiLevelType w:val="hybridMultilevel"/>
    <w:tmpl w:val="BDF63FE6"/>
    <w:lvl w:ilvl="0" w:tplc="130ACCF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ADE7320"/>
    <w:multiLevelType w:val="hybridMultilevel"/>
    <w:tmpl w:val="A2169B9C"/>
    <w:lvl w:ilvl="0" w:tplc="81D2C8B0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  <w:color w:val="32323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5D55933"/>
    <w:multiLevelType w:val="hybridMultilevel"/>
    <w:tmpl w:val="89D2B1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0C025E4"/>
    <w:multiLevelType w:val="multilevel"/>
    <w:tmpl w:val="3B464F70"/>
    <w:lvl w:ilvl="0">
      <w:start w:val="3"/>
      <w:numFmt w:val="decimal"/>
      <w:pStyle w:val="Heading1"/>
      <w:suff w:val="space"/>
      <w:lvlText w:val="%1."/>
      <w:lvlJc w:val="left"/>
      <w:pPr>
        <w:ind w:left="0" w:firstLine="0"/>
      </w:pPr>
      <w:rPr>
        <w:rFonts w:ascii="Times New Roman" w:hAnsi="Times New Roman" w:hint="default"/>
        <w:b w:val="0"/>
        <w:i w:val="0"/>
        <w:spacing w:val="40"/>
        <w:sz w:val="24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ascii="Times New Roman" w:hAnsi="Times New Roman" w:hint="default"/>
        <w:b w:val="0"/>
        <w:i w:val="0"/>
        <w:spacing w:val="40"/>
        <w:sz w:val="24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ascii="Times New Roman" w:hAnsi="Times New Roman" w:hint="default"/>
        <w:b w:val="0"/>
        <w:i w:val="0"/>
        <w:spacing w:val="40"/>
        <w:sz w:val="24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">
    <w:nsid w:val="5B5525A4"/>
    <w:multiLevelType w:val="hybridMultilevel"/>
    <w:tmpl w:val="4F526BE4"/>
    <w:lvl w:ilvl="0" w:tplc="8996DCC0">
      <w:start w:val="7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  <w:b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6340B92"/>
    <w:multiLevelType w:val="hybridMultilevel"/>
    <w:tmpl w:val="E9A05476"/>
    <w:lvl w:ilvl="0" w:tplc="054236E2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6"/>
  </w:num>
  <w:num w:numId="3">
    <w:abstractNumId w:val="4"/>
  </w:num>
  <w:num w:numId="4">
    <w:abstractNumId w:val="8"/>
  </w:num>
  <w:num w:numId="5">
    <w:abstractNumId w:val="5"/>
  </w:num>
  <w:num w:numId="6">
    <w:abstractNumId w:val="0"/>
  </w:num>
  <w:num w:numId="7">
    <w:abstractNumId w:val="7"/>
  </w:num>
  <w:num w:numId="8">
    <w:abstractNumId w:val="1"/>
  </w:num>
  <w:num w:numId="9">
    <w:abstractNumId w:val="3"/>
  </w:num>
  <w:num w:numId="10">
    <w:abstractNumId w:val="2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50"/>
  <w:proofState w:spelling="clean" w:grammar="clean"/>
  <w:defaultTabStop w:val="720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s Development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fffzp0pr2ftze0wf855szieesapfv0pxvt&quot;&gt;ENDNOTE BA - master&lt;record-ids&gt;&lt;item&gt;1153&lt;/item&gt;&lt;item&gt;7363&lt;/item&gt;&lt;item&gt;7392&lt;/item&gt;&lt;item&gt;13470&lt;/item&gt;&lt;item&gt;13785&lt;/item&gt;&lt;item&gt;13972&lt;/item&gt;&lt;item&gt;14061&lt;/item&gt;&lt;item&gt;14136&lt;/item&gt;&lt;item&gt;14191&lt;/item&gt;&lt;item&gt;14194&lt;/item&gt;&lt;item&gt;14196&lt;/item&gt;&lt;item&gt;14205&lt;/item&gt;&lt;item&gt;14243&lt;/item&gt;&lt;item&gt;14411&lt;/item&gt;&lt;item&gt;14559&lt;/item&gt;&lt;item&gt;14782&lt;/item&gt;&lt;item&gt;14838&lt;/item&gt;&lt;item&gt;15075&lt;/item&gt;&lt;item&gt;15086&lt;/item&gt;&lt;item&gt;15124&lt;/item&gt;&lt;item&gt;15137&lt;/item&gt;&lt;item&gt;15253&lt;/item&gt;&lt;item&gt;15275&lt;/item&gt;&lt;item&gt;15288&lt;/item&gt;&lt;item&gt;15289&lt;/item&gt;&lt;item&gt;15290&lt;/item&gt;&lt;item&gt;15291&lt;/item&gt;&lt;item&gt;15292&lt;/item&gt;&lt;item&gt;15293&lt;/item&gt;&lt;item&gt;15294&lt;/item&gt;&lt;item&gt;15298&lt;/item&gt;&lt;item&gt;15299&lt;/item&gt;&lt;item&gt;15300&lt;/item&gt;&lt;item&gt;15301&lt;/item&gt;&lt;item&gt;15302&lt;/item&gt;&lt;item&gt;15303&lt;/item&gt;&lt;item&gt;15304&lt;/item&gt;&lt;item&gt;15305&lt;/item&gt;&lt;item&gt;15308&lt;/item&gt;&lt;item&gt;15309&lt;/item&gt;&lt;item&gt;15310&lt;/item&gt;&lt;item&gt;15314&lt;/item&gt;&lt;item&gt;15315&lt;/item&gt;&lt;item&gt;15316&lt;/item&gt;&lt;item&gt;15317&lt;/item&gt;&lt;item&gt;15319&lt;/item&gt;&lt;item&gt;15320&lt;/item&gt;&lt;item&gt;15321&lt;/item&gt;&lt;item&gt;15322&lt;/item&gt;&lt;item&gt;15326&lt;/item&gt;&lt;item&gt;15327&lt;/item&gt;&lt;item&gt;15328&lt;/item&gt;&lt;item&gt;15331&lt;/item&gt;&lt;/record-ids&gt;&lt;/item&gt;&lt;/Libraries&gt;"/>
  </w:docVars>
  <w:rsids>
    <w:rsidRoot w:val="002F3157"/>
    <w:rsid w:val="0000166E"/>
    <w:rsid w:val="000020B3"/>
    <w:rsid w:val="00002419"/>
    <w:rsid w:val="000040CC"/>
    <w:rsid w:val="0000439C"/>
    <w:rsid w:val="00005D80"/>
    <w:rsid w:val="00005F23"/>
    <w:rsid w:val="000062DF"/>
    <w:rsid w:val="0000668D"/>
    <w:rsid w:val="00010D1F"/>
    <w:rsid w:val="0001111D"/>
    <w:rsid w:val="00011669"/>
    <w:rsid w:val="000119D5"/>
    <w:rsid w:val="00011D0A"/>
    <w:rsid w:val="00011DF0"/>
    <w:rsid w:val="00011F77"/>
    <w:rsid w:val="000125FA"/>
    <w:rsid w:val="00012B27"/>
    <w:rsid w:val="00013110"/>
    <w:rsid w:val="00014039"/>
    <w:rsid w:val="00014A44"/>
    <w:rsid w:val="0001526E"/>
    <w:rsid w:val="00015535"/>
    <w:rsid w:val="00015657"/>
    <w:rsid w:val="00015AB9"/>
    <w:rsid w:val="00015B8F"/>
    <w:rsid w:val="0001643D"/>
    <w:rsid w:val="00016EFA"/>
    <w:rsid w:val="000179CE"/>
    <w:rsid w:val="00020B23"/>
    <w:rsid w:val="00021E81"/>
    <w:rsid w:val="00022063"/>
    <w:rsid w:val="0002244A"/>
    <w:rsid w:val="000224E1"/>
    <w:rsid w:val="0002250F"/>
    <w:rsid w:val="000235BF"/>
    <w:rsid w:val="00024829"/>
    <w:rsid w:val="00025E7D"/>
    <w:rsid w:val="00026D96"/>
    <w:rsid w:val="00027048"/>
    <w:rsid w:val="000271B2"/>
    <w:rsid w:val="00027425"/>
    <w:rsid w:val="000302B1"/>
    <w:rsid w:val="0003071C"/>
    <w:rsid w:val="00030F18"/>
    <w:rsid w:val="0003184B"/>
    <w:rsid w:val="00031856"/>
    <w:rsid w:val="00032E9F"/>
    <w:rsid w:val="00033D63"/>
    <w:rsid w:val="00034402"/>
    <w:rsid w:val="00034B69"/>
    <w:rsid w:val="0003559B"/>
    <w:rsid w:val="00036DD6"/>
    <w:rsid w:val="0003758F"/>
    <w:rsid w:val="000375FB"/>
    <w:rsid w:val="00040A1F"/>
    <w:rsid w:val="00040A88"/>
    <w:rsid w:val="00042899"/>
    <w:rsid w:val="00042F7E"/>
    <w:rsid w:val="000432BF"/>
    <w:rsid w:val="00043352"/>
    <w:rsid w:val="000434A5"/>
    <w:rsid w:val="00043506"/>
    <w:rsid w:val="00044146"/>
    <w:rsid w:val="00044423"/>
    <w:rsid w:val="00044546"/>
    <w:rsid w:val="00044636"/>
    <w:rsid w:val="00045230"/>
    <w:rsid w:val="00045463"/>
    <w:rsid w:val="0004597D"/>
    <w:rsid w:val="00046180"/>
    <w:rsid w:val="000465E6"/>
    <w:rsid w:val="000469E6"/>
    <w:rsid w:val="00047B72"/>
    <w:rsid w:val="0005048D"/>
    <w:rsid w:val="00050E9A"/>
    <w:rsid w:val="00051FEE"/>
    <w:rsid w:val="0005288E"/>
    <w:rsid w:val="00052D57"/>
    <w:rsid w:val="00053447"/>
    <w:rsid w:val="0005411D"/>
    <w:rsid w:val="00055957"/>
    <w:rsid w:val="000559A3"/>
    <w:rsid w:val="000559CA"/>
    <w:rsid w:val="00055B50"/>
    <w:rsid w:val="00055CD9"/>
    <w:rsid w:val="00055FF9"/>
    <w:rsid w:val="0005629E"/>
    <w:rsid w:val="0006168A"/>
    <w:rsid w:val="0006210D"/>
    <w:rsid w:val="000629D6"/>
    <w:rsid w:val="0006337F"/>
    <w:rsid w:val="000649C5"/>
    <w:rsid w:val="000651B4"/>
    <w:rsid w:val="00065213"/>
    <w:rsid w:val="000656B0"/>
    <w:rsid w:val="00065760"/>
    <w:rsid w:val="00065771"/>
    <w:rsid w:val="00065C68"/>
    <w:rsid w:val="00065C9D"/>
    <w:rsid w:val="0006621C"/>
    <w:rsid w:val="0006695A"/>
    <w:rsid w:val="00066F39"/>
    <w:rsid w:val="0006796A"/>
    <w:rsid w:val="000679A8"/>
    <w:rsid w:val="0007016A"/>
    <w:rsid w:val="00070EAD"/>
    <w:rsid w:val="000723F7"/>
    <w:rsid w:val="00072BD5"/>
    <w:rsid w:val="00072CC7"/>
    <w:rsid w:val="00073564"/>
    <w:rsid w:val="00074133"/>
    <w:rsid w:val="00074602"/>
    <w:rsid w:val="00074F66"/>
    <w:rsid w:val="0007527A"/>
    <w:rsid w:val="00076A1A"/>
    <w:rsid w:val="00076AFF"/>
    <w:rsid w:val="00076B94"/>
    <w:rsid w:val="00077E7A"/>
    <w:rsid w:val="0008174D"/>
    <w:rsid w:val="00081ACF"/>
    <w:rsid w:val="00081D27"/>
    <w:rsid w:val="000824BC"/>
    <w:rsid w:val="00082DFC"/>
    <w:rsid w:val="000830C8"/>
    <w:rsid w:val="00083E03"/>
    <w:rsid w:val="00084208"/>
    <w:rsid w:val="00085902"/>
    <w:rsid w:val="000863E0"/>
    <w:rsid w:val="000865BD"/>
    <w:rsid w:val="00086D96"/>
    <w:rsid w:val="00086E00"/>
    <w:rsid w:val="000907B3"/>
    <w:rsid w:val="00090F98"/>
    <w:rsid w:val="0009116E"/>
    <w:rsid w:val="000913F9"/>
    <w:rsid w:val="00093025"/>
    <w:rsid w:val="00093D02"/>
    <w:rsid w:val="000945C8"/>
    <w:rsid w:val="00096FCF"/>
    <w:rsid w:val="000970F2"/>
    <w:rsid w:val="000979AD"/>
    <w:rsid w:val="00097F1B"/>
    <w:rsid w:val="000A00A0"/>
    <w:rsid w:val="000A178A"/>
    <w:rsid w:val="000A1B12"/>
    <w:rsid w:val="000A1C65"/>
    <w:rsid w:val="000A1ED6"/>
    <w:rsid w:val="000A20E7"/>
    <w:rsid w:val="000A2558"/>
    <w:rsid w:val="000A2B79"/>
    <w:rsid w:val="000A3A1D"/>
    <w:rsid w:val="000A3FC5"/>
    <w:rsid w:val="000A471F"/>
    <w:rsid w:val="000A4975"/>
    <w:rsid w:val="000A6137"/>
    <w:rsid w:val="000A6F12"/>
    <w:rsid w:val="000A749D"/>
    <w:rsid w:val="000B1193"/>
    <w:rsid w:val="000B2416"/>
    <w:rsid w:val="000B2CD3"/>
    <w:rsid w:val="000B3682"/>
    <w:rsid w:val="000B4046"/>
    <w:rsid w:val="000B480E"/>
    <w:rsid w:val="000B4DAA"/>
    <w:rsid w:val="000B52DE"/>
    <w:rsid w:val="000B55DF"/>
    <w:rsid w:val="000B5BD3"/>
    <w:rsid w:val="000B6C08"/>
    <w:rsid w:val="000B6EAF"/>
    <w:rsid w:val="000B7E29"/>
    <w:rsid w:val="000B7F3D"/>
    <w:rsid w:val="000C01EA"/>
    <w:rsid w:val="000C0AF1"/>
    <w:rsid w:val="000C0F4B"/>
    <w:rsid w:val="000C1A98"/>
    <w:rsid w:val="000C23E3"/>
    <w:rsid w:val="000C38FF"/>
    <w:rsid w:val="000C4CDD"/>
    <w:rsid w:val="000C55BD"/>
    <w:rsid w:val="000C5A0B"/>
    <w:rsid w:val="000C5D9E"/>
    <w:rsid w:val="000C5F53"/>
    <w:rsid w:val="000C6033"/>
    <w:rsid w:val="000C63F5"/>
    <w:rsid w:val="000C6414"/>
    <w:rsid w:val="000C69BC"/>
    <w:rsid w:val="000D2058"/>
    <w:rsid w:val="000D2862"/>
    <w:rsid w:val="000D295E"/>
    <w:rsid w:val="000D2B2B"/>
    <w:rsid w:val="000D3966"/>
    <w:rsid w:val="000D3E31"/>
    <w:rsid w:val="000D4CB6"/>
    <w:rsid w:val="000D4F20"/>
    <w:rsid w:val="000D51DB"/>
    <w:rsid w:val="000D5E2A"/>
    <w:rsid w:val="000D6110"/>
    <w:rsid w:val="000D62CB"/>
    <w:rsid w:val="000D6491"/>
    <w:rsid w:val="000E17F6"/>
    <w:rsid w:val="000E1C68"/>
    <w:rsid w:val="000E2F29"/>
    <w:rsid w:val="000E324A"/>
    <w:rsid w:val="000E35A5"/>
    <w:rsid w:val="000E39C3"/>
    <w:rsid w:val="000E6881"/>
    <w:rsid w:val="000E700A"/>
    <w:rsid w:val="000E77E3"/>
    <w:rsid w:val="000F010A"/>
    <w:rsid w:val="000F0B25"/>
    <w:rsid w:val="000F20A0"/>
    <w:rsid w:val="000F2CB2"/>
    <w:rsid w:val="000F3154"/>
    <w:rsid w:val="000F541B"/>
    <w:rsid w:val="000F54F3"/>
    <w:rsid w:val="000F6559"/>
    <w:rsid w:val="000F67AC"/>
    <w:rsid w:val="000F6BA9"/>
    <w:rsid w:val="000F715C"/>
    <w:rsid w:val="000F78B7"/>
    <w:rsid w:val="001003BB"/>
    <w:rsid w:val="00100F48"/>
    <w:rsid w:val="00101013"/>
    <w:rsid w:val="0010170D"/>
    <w:rsid w:val="001017FD"/>
    <w:rsid w:val="0010199E"/>
    <w:rsid w:val="0010301B"/>
    <w:rsid w:val="0010524A"/>
    <w:rsid w:val="00105326"/>
    <w:rsid w:val="00106458"/>
    <w:rsid w:val="001120D8"/>
    <w:rsid w:val="00112C19"/>
    <w:rsid w:val="00113A48"/>
    <w:rsid w:val="001140C1"/>
    <w:rsid w:val="0011431D"/>
    <w:rsid w:val="00114BC4"/>
    <w:rsid w:val="001154B4"/>
    <w:rsid w:val="0011672B"/>
    <w:rsid w:val="001173B1"/>
    <w:rsid w:val="00120AB5"/>
    <w:rsid w:val="001230D4"/>
    <w:rsid w:val="001234F3"/>
    <w:rsid w:val="00123FC3"/>
    <w:rsid w:val="001240F7"/>
    <w:rsid w:val="0012415D"/>
    <w:rsid w:val="00124C5A"/>
    <w:rsid w:val="001253E1"/>
    <w:rsid w:val="00127434"/>
    <w:rsid w:val="00130718"/>
    <w:rsid w:val="001314B3"/>
    <w:rsid w:val="00131610"/>
    <w:rsid w:val="00131BC8"/>
    <w:rsid w:val="00131F05"/>
    <w:rsid w:val="00132009"/>
    <w:rsid w:val="00132126"/>
    <w:rsid w:val="0013278D"/>
    <w:rsid w:val="001333D9"/>
    <w:rsid w:val="001337F0"/>
    <w:rsid w:val="0013389E"/>
    <w:rsid w:val="001350B3"/>
    <w:rsid w:val="00135715"/>
    <w:rsid w:val="00136B4F"/>
    <w:rsid w:val="00137094"/>
    <w:rsid w:val="00137B34"/>
    <w:rsid w:val="001405A6"/>
    <w:rsid w:val="001408F6"/>
    <w:rsid w:val="00141474"/>
    <w:rsid w:val="00141BF3"/>
    <w:rsid w:val="00141E1A"/>
    <w:rsid w:val="00142D31"/>
    <w:rsid w:val="001435EC"/>
    <w:rsid w:val="001438B8"/>
    <w:rsid w:val="001441B0"/>
    <w:rsid w:val="001442FD"/>
    <w:rsid w:val="001446B0"/>
    <w:rsid w:val="00145BC2"/>
    <w:rsid w:val="00146714"/>
    <w:rsid w:val="001471B4"/>
    <w:rsid w:val="00147911"/>
    <w:rsid w:val="00147AC6"/>
    <w:rsid w:val="00147C94"/>
    <w:rsid w:val="00147D2B"/>
    <w:rsid w:val="00150120"/>
    <w:rsid w:val="00150370"/>
    <w:rsid w:val="0015095E"/>
    <w:rsid w:val="00150B3A"/>
    <w:rsid w:val="001513D0"/>
    <w:rsid w:val="001521AF"/>
    <w:rsid w:val="00152E66"/>
    <w:rsid w:val="001545D7"/>
    <w:rsid w:val="001549CB"/>
    <w:rsid w:val="00155435"/>
    <w:rsid w:val="001564D8"/>
    <w:rsid w:val="00156ADB"/>
    <w:rsid w:val="00157776"/>
    <w:rsid w:val="001579D5"/>
    <w:rsid w:val="00157FB7"/>
    <w:rsid w:val="00160508"/>
    <w:rsid w:val="0016101F"/>
    <w:rsid w:val="0016155C"/>
    <w:rsid w:val="00161B5F"/>
    <w:rsid w:val="00161E81"/>
    <w:rsid w:val="00162036"/>
    <w:rsid w:val="0016217C"/>
    <w:rsid w:val="00162D17"/>
    <w:rsid w:val="00162F25"/>
    <w:rsid w:val="001636E5"/>
    <w:rsid w:val="00163957"/>
    <w:rsid w:val="00163B45"/>
    <w:rsid w:val="00163ECE"/>
    <w:rsid w:val="00165F55"/>
    <w:rsid w:val="00166E20"/>
    <w:rsid w:val="001673A1"/>
    <w:rsid w:val="00170650"/>
    <w:rsid w:val="00170C3A"/>
    <w:rsid w:val="001710F0"/>
    <w:rsid w:val="001713A6"/>
    <w:rsid w:val="001718B7"/>
    <w:rsid w:val="00171DF8"/>
    <w:rsid w:val="00172C6A"/>
    <w:rsid w:val="00173892"/>
    <w:rsid w:val="00173CE6"/>
    <w:rsid w:val="0017548D"/>
    <w:rsid w:val="0017561E"/>
    <w:rsid w:val="001759E9"/>
    <w:rsid w:val="00175D3B"/>
    <w:rsid w:val="00177A86"/>
    <w:rsid w:val="001802D9"/>
    <w:rsid w:val="00180F54"/>
    <w:rsid w:val="00181361"/>
    <w:rsid w:val="00181952"/>
    <w:rsid w:val="001822A6"/>
    <w:rsid w:val="00182548"/>
    <w:rsid w:val="00182753"/>
    <w:rsid w:val="00183D28"/>
    <w:rsid w:val="00183F87"/>
    <w:rsid w:val="001854A5"/>
    <w:rsid w:val="00186598"/>
    <w:rsid w:val="001865E6"/>
    <w:rsid w:val="001872AE"/>
    <w:rsid w:val="00187DBC"/>
    <w:rsid w:val="00190A8B"/>
    <w:rsid w:val="0019115B"/>
    <w:rsid w:val="00191332"/>
    <w:rsid w:val="00191674"/>
    <w:rsid w:val="00191913"/>
    <w:rsid w:val="00192722"/>
    <w:rsid w:val="00192A80"/>
    <w:rsid w:val="0019440D"/>
    <w:rsid w:val="00194B1D"/>
    <w:rsid w:val="00194C50"/>
    <w:rsid w:val="00195500"/>
    <w:rsid w:val="00195B1C"/>
    <w:rsid w:val="0019611B"/>
    <w:rsid w:val="00197BD6"/>
    <w:rsid w:val="00197CE9"/>
    <w:rsid w:val="001A004C"/>
    <w:rsid w:val="001A012E"/>
    <w:rsid w:val="001A08C4"/>
    <w:rsid w:val="001A17A9"/>
    <w:rsid w:val="001A44B2"/>
    <w:rsid w:val="001A5049"/>
    <w:rsid w:val="001A58B5"/>
    <w:rsid w:val="001A7915"/>
    <w:rsid w:val="001A7D4D"/>
    <w:rsid w:val="001B0042"/>
    <w:rsid w:val="001B0147"/>
    <w:rsid w:val="001B055C"/>
    <w:rsid w:val="001B1294"/>
    <w:rsid w:val="001B1D2E"/>
    <w:rsid w:val="001B2A40"/>
    <w:rsid w:val="001B2E67"/>
    <w:rsid w:val="001B39BC"/>
    <w:rsid w:val="001B3B7F"/>
    <w:rsid w:val="001B3BC1"/>
    <w:rsid w:val="001B46EF"/>
    <w:rsid w:val="001B516B"/>
    <w:rsid w:val="001B5BEC"/>
    <w:rsid w:val="001B7A20"/>
    <w:rsid w:val="001B7C94"/>
    <w:rsid w:val="001B7E48"/>
    <w:rsid w:val="001C02AC"/>
    <w:rsid w:val="001C06BC"/>
    <w:rsid w:val="001C1047"/>
    <w:rsid w:val="001C1641"/>
    <w:rsid w:val="001C1780"/>
    <w:rsid w:val="001C2B67"/>
    <w:rsid w:val="001C2E19"/>
    <w:rsid w:val="001C3B86"/>
    <w:rsid w:val="001C4C64"/>
    <w:rsid w:val="001C52CD"/>
    <w:rsid w:val="001C5382"/>
    <w:rsid w:val="001C5EC3"/>
    <w:rsid w:val="001C64B2"/>
    <w:rsid w:val="001C6E44"/>
    <w:rsid w:val="001D0606"/>
    <w:rsid w:val="001D08F3"/>
    <w:rsid w:val="001D142D"/>
    <w:rsid w:val="001D1ED2"/>
    <w:rsid w:val="001D1F3A"/>
    <w:rsid w:val="001D203A"/>
    <w:rsid w:val="001D2655"/>
    <w:rsid w:val="001D2CEA"/>
    <w:rsid w:val="001D2DD3"/>
    <w:rsid w:val="001D44DF"/>
    <w:rsid w:val="001D4AC3"/>
    <w:rsid w:val="001D4D69"/>
    <w:rsid w:val="001D51FE"/>
    <w:rsid w:val="001D5A32"/>
    <w:rsid w:val="001D5C4C"/>
    <w:rsid w:val="001D6733"/>
    <w:rsid w:val="001D682F"/>
    <w:rsid w:val="001D7CE9"/>
    <w:rsid w:val="001E1421"/>
    <w:rsid w:val="001E1BCF"/>
    <w:rsid w:val="001E2164"/>
    <w:rsid w:val="001E28C7"/>
    <w:rsid w:val="001E2C5E"/>
    <w:rsid w:val="001E3455"/>
    <w:rsid w:val="001E371F"/>
    <w:rsid w:val="001E3FFF"/>
    <w:rsid w:val="001E4391"/>
    <w:rsid w:val="001E4D24"/>
    <w:rsid w:val="001E4E09"/>
    <w:rsid w:val="001E5409"/>
    <w:rsid w:val="001E574C"/>
    <w:rsid w:val="001E5E64"/>
    <w:rsid w:val="001E5E72"/>
    <w:rsid w:val="001E616E"/>
    <w:rsid w:val="001E6701"/>
    <w:rsid w:val="001E6BA7"/>
    <w:rsid w:val="001E6CC9"/>
    <w:rsid w:val="001F006A"/>
    <w:rsid w:val="001F0A5B"/>
    <w:rsid w:val="001F19CC"/>
    <w:rsid w:val="001F1A12"/>
    <w:rsid w:val="001F1CCB"/>
    <w:rsid w:val="001F2D1A"/>
    <w:rsid w:val="001F3568"/>
    <w:rsid w:val="001F36EB"/>
    <w:rsid w:val="001F374D"/>
    <w:rsid w:val="001F3B86"/>
    <w:rsid w:val="001F44A1"/>
    <w:rsid w:val="001F47D9"/>
    <w:rsid w:val="001F482F"/>
    <w:rsid w:val="001F5564"/>
    <w:rsid w:val="001F602B"/>
    <w:rsid w:val="001F6132"/>
    <w:rsid w:val="001F77E1"/>
    <w:rsid w:val="001F7B86"/>
    <w:rsid w:val="001F7E4D"/>
    <w:rsid w:val="0020005D"/>
    <w:rsid w:val="00200C7B"/>
    <w:rsid w:val="00200F69"/>
    <w:rsid w:val="002011B0"/>
    <w:rsid w:val="0020156E"/>
    <w:rsid w:val="00202AED"/>
    <w:rsid w:val="002038D2"/>
    <w:rsid w:val="0020436C"/>
    <w:rsid w:val="002043D3"/>
    <w:rsid w:val="0020496A"/>
    <w:rsid w:val="00206A67"/>
    <w:rsid w:val="00206B4C"/>
    <w:rsid w:val="002074EC"/>
    <w:rsid w:val="002103F1"/>
    <w:rsid w:val="00210A8D"/>
    <w:rsid w:val="00210D97"/>
    <w:rsid w:val="002114D8"/>
    <w:rsid w:val="00212A6B"/>
    <w:rsid w:val="00212BC3"/>
    <w:rsid w:val="00212CEC"/>
    <w:rsid w:val="00212EEB"/>
    <w:rsid w:val="00213DEC"/>
    <w:rsid w:val="00213F53"/>
    <w:rsid w:val="00214C34"/>
    <w:rsid w:val="002150B4"/>
    <w:rsid w:val="00215D06"/>
    <w:rsid w:val="00217061"/>
    <w:rsid w:val="002172F7"/>
    <w:rsid w:val="00217A94"/>
    <w:rsid w:val="00221618"/>
    <w:rsid w:val="0022193B"/>
    <w:rsid w:val="0022222C"/>
    <w:rsid w:val="002248AA"/>
    <w:rsid w:val="00225F3C"/>
    <w:rsid w:val="002260D5"/>
    <w:rsid w:val="00227C3D"/>
    <w:rsid w:val="00227E6A"/>
    <w:rsid w:val="0023011C"/>
    <w:rsid w:val="0023080F"/>
    <w:rsid w:val="00231775"/>
    <w:rsid w:val="00231BCE"/>
    <w:rsid w:val="0023221A"/>
    <w:rsid w:val="00232C48"/>
    <w:rsid w:val="00232CD9"/>
    <w:rsid w:val="0023312D"/>
    <w:rsid w:val="00234E6A"/>
    <w:rsid w:val="00235936"/>
    <w:rsid w:val="00235F37"/>
    <w:rsid w:val="00236DD9"/>
    <w:rsid w:val="00240095"/>
    <w:rsid w:val="00240A26"/>
    <w:rsid w:val="00241354"/>
    <w:rsid w:val="002413B5"/>
    <w:rsid w:val="0024148D"/>
    <w:rsid w:val="002414E1"/>
    <w:rsid w:val="002416F4"/>
    <w:rsid w:val="00241CA3"/>
    <w:rsid w:val="002422D6"/>
    <w:rsid w:val="00242832"/>
    <w:rsid w:val="00242971"/>
    <w:rsid w:val="002440CB"/>
    <w:rsid w:val="00244B00"/>
    <w:rsid w:val="00244E78"/>
    <w:rsid w:val="0024509E"/>
    <w:rsid w:val="002455C8"/>
    <w:rsid w:val="002462A7"/>
    <w:rsid w:val="0024707D"/>
    <w:rsid w:val="002470C4"/>
    <w:rsid w:val="00250066"/>
    <w:rsid w:val="0025042C"/>
    <w:rsid w:val="00250655"/>
    <w:rsid w:val="00250B09"/>
    <w:rsid w:val="00250B87"/>
    <w:rsid w:val="00250CD3"/>
    <w:rsid w:val="00250DA5"/>
    <w:rsid w:val="0025156A"/>
    <w:rsid w:val="00251ACC"/>
    <w:rsid w:val="0025217D"/>
    <w:rsid w:val="0025219C"/>
    <w:rsid w:val="00252230"/>
    <w:rsid w:val="002527B0"/>
    <w:rsid w:val="002541C8"/>
    <w:rsid w:val="00254445"/>
    <w:rsid w:val="0025465F"/>
    <w:rsid w:val="00254F76"/>
    <w:rsid w:val="00255887"/>
    <w:rsid w:val="00255F4C"/>
    <w:rsid w:val="00255FEA"/>
    <w:rsid w:val="00256626"/>
    <w:rsid w:val="002566ED"/>
    <w:rsid w:val="002569F6"/>
    <w:rsid w:val="00256F07"/>
    <w:rsid w:val="0025742F"/>
    <w:rsid w:val="00257701"/>
    <w:rsid w:val="00257B6D"/>
    <w:rsid w:val="00257BAF"/>
    <w:rsid w:val="00257C07"/>
    <w:rsid w:val="00260B14"/>
    <w:rsid w:val="00262094"/>
    <w:rsid w:val="00262596"/>
    <w:rsid w:val="00262C49"/>
    <w:rsid w:val="00262FCD"/>
    <w:rsid w:val="00263728"/>
    <w:rsid w:val="002638E6"/>
    <w:rsid w:val="00265DC4"/>
    <w:rsid w:val="002662EC"/>
    <w:rsid w:val="00267E91"/>
    <w:rsid w:val="00270843"/>
    <w:rsid w:val="00270BBC"/>
    <w:rsid w:val="0027163C"/>
    <w:rsid w:val="00271929"/>
    <w:rsid w:val="00273900"/>
    <w:rsid w:val="00273E38"/>
    <w:rsid w:val="002743D3"/>
    <w:rsid w:val="00274400"/>
    <w:rsid w:val="0027449D"/>
    <w:rsid w:val="002752E7"/>
    <w:rsid w:val="002758A7"/>
    <w:rsid w:val="0027637F"/>
    <w:rsid w:val="00276DB3"/>
    <w:rsid w:val="002775EC"/>
    <w:rsid w:val="00277F23"/>
    <w:rsid w:val="00280CBD"/>
    <w:rsid w:val="00280D49"/>
    <w:rsid w:val="00281045"/>
    <w:rsid w:val="00283759"/>
    <w:rsid w:val="00283DF7"/>
    <w:rsid w:val="00283F1E"/>
    <w:rsid w:val="002845BC"/>
    <w:rsid w:val="00285285"/>
    <w:rsid w:val="00285C1A"/>
    <w:rsid w:val="00285DB8"/>
    <w:rsid w:val="002865C9"/>
    <w:rsid w:val="00286A4E"/>
    <w:rsid w:val="00286C90"/>
    <w:rsid w:val="0028791C"/>
    <w:rsid w:val="002909C4"/>
    <w:rsid w:val="0029130C"/>
    <w:rsid w:val="00291E47"/>
    <w:rsid w:val="0029268C"/>
    <w:rsid w:val="00292A2A"/>
    <w:rsid w:val="00292B23"/>
    <w:rsid w:val="00292DB3"/>
    <w:rsid w:val="00293AD1"/>
    <w:rsid w:val="00293BA4"/>
    <w:rsid w:val="0029494E"/>
    <w:rsid w:val="00294FDF"/>
    <w:rsid w:val="00294FFD"/>
    <w:rsid w:val="0029583B"/>
    <w:rsid w:val="00295847"/>
    <w:rsid w:val="00296AA6"/>
    <w:rsid w:val="00297968"/>
    <w:rsid w:val="002A1168"/>
    <w:rsid w:val="002A1335"/>
    <w:rsid w:val="002A231B"/>
    <w:rsid w:val="002A27F5"/>
    <w:rsid w:val="002A48BA"/>
    <w:rsid w:val="002A5337"/>
    <w:rsid w:val="002A5D26"/>
    <w:rsid w:val="002A6A1C"/>
    <w:rsid w:val="002A7716"/>
    <w:rsid w:val="002B0003"/>
    <w:rsid w:val="002B05FE"/>
    <w:rsid w:val="002B0D7B"/>
    <w:rsid w:val="002B159D"/>
    <w:rsid w:val="002B18B0"/>
    <w:rsid w:val="002B1997"/>
    <w:rsid w:val="002B1C56"/>
    <w:rsid w:val="002B222E"/>
    <w:rsid w:val="002B2674"/>
    <w:rsid w:val="002B2A30"/>
    <w:rsid w:val="002B330F"/>
    <w:rsid w:val="002B35C4"/>
    <w:rsid w:val="002B3776"/>
    <w:rsid w:val="002B44FC"/>
    <w:rsid w:val="002B4C38"/>
    <w:rsid w:val="002B52A2"/>
    <w:rsid w:val="002B598C"/>
    <w:rsid w:val="002B627F"/>
    <w:rsid w:val="002B6685"/>
    <w:rsid w:val="002C096B"/>
    <w:rsid w:val="002C1816"/>
    <w:rsid w:val="002C18FF"/>
    <w:rsid w:val="002C1AEA"/>
    <w:rsid w:val="002C1C2E"/>
    <w:rsid w:val="002C3351"/>
    <w:rsid w:val="002C344E"/>
    <w:rsid w:val="002C5323"/>
    <w:rsid w:val="002C5433"/>
    <w:rsid w:val="002C55FF"/>
    <w:rsid w:val="002C5A3B"/>
    <w:rsid w:val="002C5F8D"/>
    <w:rsid w:val="002C69B6"/>
    <w:rsid w:val="002C6BE2"/>
    <w:rsid w:val="002C7048"/>
    <w:rsid w:val="002C77A5"/>
    <w:rsid w:val="002C7CDC"/>
    <w:rsid w:val="002D0326"/>
    <w:rsid w:val="002D0554"/>
    <w:rsid w:val="002D0A25"/>
    <w:rsid w:val="002D0E58"/>
    <w:rsid w:val="002D13D3"/>
    <w:rsid w:val="002D2293"/>
    <w:rsid w:val="002D26BA"/>
    <w:rsid w:val="002D3EA9"/>
    <w:rsid w:val="002D41AF"/>
    <w:rsid w:val="002D449F"/>
    <w:rsid w:val="002D44CE"/>
    <w:rsid w:val="002D45CA"/>
    <w:rsid w:val="002D4AB8"/>
    <w:rsid w:val="002D5367"/>
    <w:rsid w:val="002D655B"/>
    <w:rsid w:val="002D79CA"/>
    <w:rsid w:val="002E1631"/>
    <w:rsid w:val="002E1CC0"/>
    <w:rsid w:val="002E1E01"/>
    <w:rsid w:val="002E2896"/>
    <w:rsid w:val="002E38E8"/>
    <w:rsid w:val="002E3B21"/>
    <w:rsid w:val="002E41D8"/>
    <w:rsid w:val="002E48E0"/>
    <w:rsid w:val="002E495C"/>
    <w:rsid w:val="002E5921"/>
    <w:rsid w:val="002E69D2"/>
    <w:rsid w:val="002E7867"/>
    <w:rsid w:val="002F0166"/>
    <w:rsid w:val="002F1411"/>
    <w:rsid w:val="002F2109"/>
    <w:rsid w:val="002F23AC"/>
    <w:rsid w:val="002F2870"/>
    <w:rsid w:val="002F292C"/>
    <w:rsid w:val="002F3157"/>
    <w:rsid w:val="002F475D"/>
    <w:rsid w:val="002F4782"/>
    <w:rsid w:val="002F496D"/>
    <w:rsid w:val="002F51E3"/>
    <w:rsid w:val="002F570A"/>
    <w:rsid w:val="002F6C0C"/>
    <w:rsid w:val="002F6C16"/>
    <w:rsid w:val="002F70FA"/>
    <w:rsid w:val="0030051D"/>
    <w:rsid w:val="00301631"/>
    <w:rsid w:val="00303180"/>
    <w:rsid w:val="00304EC2"/>
    <w:rsid w:val="0030578D"/>
    <w:rsid w:val="003057A2"/>
    <w:rsid w:val="00305DBD"/>
    <w:rsid w:val="00306845"/>
    <w:rsid w:val="003070C4"/>
    <w:rsid w:val="00307706"/>
    <w:rsid w:val="00307DE5"/>
    <w:rsid w:val="00310025"/>
    <w:rsid w:val="00310F35"/>
    <w:rsid w:val="00311B64"/>
    <w:rsid w:val="0031201C"/>
    <w:rsid w:val="00312747"/>
    <w:rsid w:val="00313852"/>
    <w:rsid w:val="00313ABF"/>
    <w:rsid w:val="00313C29"/>
    <w:rsid w:val="003141D3"/>
    <w:rsid w:val="003151CA"/>
    <w:rsid w:val="00315332"/>
    <w:rsid w:val="0031566D"/>
    <w:rsid w:val="003156A0"/>
    <w:rsid w:val="003163B5"/>
    <w:rsid w:val="00316AB8"/>
    <w:rsid w:val="00316DC9"/>
    <w:rsid w:val="00317286"/>
    <w:rsid w:val="0031740A"/>
    <w:rsid w:val="0032063B"/>
    <w:rsid w:val="003209FB"/>
    <w:rsid w:val="00321132"/>
    <w:rsid w:val="00321722"/>
    <w:rsid w:val="0032185B"/>
    <w:rsid w:val="00322B8E"/>
    <w:rsid w:val="00322C11"/>
    <w:rsid w:val="00323366"/>
    <w:rsid w:val="00323CDA"/>
    <w:rsid w:val="00324C6C"/>
    <w:rsid w:val="00324F2E"/>
    <w:rsid w:val="00325ADF"/>
    <w:rsid w:val="00325F06"/>
    <w:rsid w:val="00326C2A"/>
    <w:rsid w:val="00326C7B"/>
    <w:rsid w:val="0032720D"/>
    <w:rsid w:val="0032727E"/>
    <w:rsid w:val="00327F03"/>
    <w:rsid w:val="00330713"/>
    <w:rsid w:val="00330B62"/>
    <w:rsid w:val="00330E49"/>
    <w:rsid w:val="0033107E"/>
    <w:rsid w:val="00331C22"/>
    <w:rsid w:val="00332773"/>
    <w:rsid w:val="00332B41"/>
    <w:rsid w:val="003340DA"/>
    <w:rsid w:val="0033432C"/>
    <w:rsid w:val="00334CD5"/>
    <w:rsid w:val="003362CD"/>
    <w:rsid w:val="003365FB"/>
    <w:rsid w:val="00337D80"/>
    <w:rsid w:val="003403C5"/>
    <w:rsid w:val="0034049E"/>
    <w:rsid w:val="003405C7"/>
    <w:rsid w:val="0034098E"/>
    <w:rsid w:val="00340E0E"/>
    <w:rsid w:val="0034167E"/>
    <w:rsid w:val="00341921"/>
    <w:rsid w:val="0034224C"/>
    <w:rsid w:val="00342395"/>
    <w:rsid w:val="00342E1A"/>
    <w:rsid w:val="003436F4"/>
    <w:rsid w:val="0034422A"/>
    <w:rsid w:val="003444E3"/>
    <w:rsid w:val="0034489C"/>
    <w:rsid w:val="00346227"/>
    <w:rsid w:val="00347392"/>
    <w:rsid w:val="00347524"/>
    <w:rsid w:val="00347C41"/>
    <w:rsid w:val="00350EA2"/>
    <w:rsid w:val="003512D4"/>
    <w:rsid w:val="0035138C"/>
    <w:rsid w:val="00351CCE"/>
    <w:rsid w:val="00351FA8"/>
    <w:rsid w:val="00352E37"/>
    <w:rsid w:val="00356774"/>
    <w:rsid w:val="00356A60"/>
    <w:rsid w:val="00357B95"/>
    <w:rsid w:val="00360316"/>
    <w:rsid w:val="0036074C"/>
    <w:rsid w:val="0036110E"/>
    <w:rsid w:val="00363FD5"/>
    <w:rsid w:val="00364ECE"/>
    <w:rsid w:val="003656C4"/>
    <w:rsid w:val="0036572B"/>
    <w:rsid w:val="00365C7A"/>
    <w:rsid w:val="0036668E"/>
    <w:rsid w:val="00367BBD"/>
    <w:rsid w:val="00367CC4"/>
    <w:rsid w:val="00367DEB"/>
    <w:rsid w:val="00367E86"/>
    <w:rsid w:val="00367F37"/>
    <w:rsid w:val="0037032F"/>
    <w:rsid w:val="0037108D"/>
    <w:rsid w:val="00372648"/>
    <w:rsid w:val="00373301"/>
    <w:rsid w:val="00373698"/>
    <w:rsid w:val="00373DD5"/>
    <w:rsid w:val="00374301"/>
    <w:rsid w:val="00374E10"/>
    <w:rsid w:val="00374EE0"/>
    <w:rsid w:val="003751FC"/>
    <w:rsid w:val="00375BA6"/>
    <w:rsid w:val="00376B2A"/>
    <w:rsid w:val="00376F37"/>
    <w:rsid w:val="0037701C"/>
    <w:rsid w:val="00377035"/>
    <w:rsid w:val="0037730A"/>
    <w:rsid w:val="00377453"/>
    <w:rsid w:val="00380F6E"/>
    <w:rsid w:val="00380FDC"/>
    <w:rsid w:val="00381B7D"/>
    <w:rsid w:val="00381D32"/>
    <w:rsid w:val="0038248C"/>
    <w:rsid w:val="003841CC"/>
    <w:rsid w:val="0038427A"/>
    <w:rsid w:val="003843E3"/>
    <w:rsid w:val="0038476E"/>
    <w:rsid w:val="0038530A"/>
    <w:rsid w:val="00385AB2"/>
    <w:rsid w:val="00387EA9"/>
    <w:rsid w:val="003903EB"/>
    <w:rsid w:val="0039059D"/>
    <w:rsid w:val="00391421"/>
    <w:rsid w:val="00392574"/>
    <w:rsid w:val="00392BE0"/>
    <w:rsid w:val="00393462"/>
    <w:rsid w:val="00393DC1"/>
    <w:rsid w:val="0039451C"/>
    <w:rsid w:val="00396271"/>
    <w:rsid w:val="003966C9"/>
    <w:rsid w:val="0039681A"/>
    <w:rsid w:val="003A1B59"/>
    <w:rsid w:val="003A2447"/>
    <w:rsid w:val="003A2C6B"/>
    <w:rsid w:val="003A3480"/>
    <w:rsid w:val="003A3BAC"/>
    <w:rsid w:val="003A4846"/>
    <w:rsid w:val="003A50BA"/>
    <w:rsid w:val="003A597C"/>
    <w:rsid w:val="003A61A2"/>
    <w:rsid w:val="003A753E"/>
    <w:rsid w:val="003A7C37"/>
    <w:rsid w:val="003A7FB0"/>
    <w:rsid w:val="003B0087"/>
    <w:rsid w:val="003B0FA5"/>
    <w:rsid w:val="003B1933"/>
    <w:rsid w:val="003B2367"/>
    <w:rsid w:val="003B23F9"/>
    <w:rsid w:val="003B2917"/>
    <w:rsid w:val="003B2B36"/>
    <w:rsid w:val="003B2CE0"/>
    <w:rsid w:val="003B363F"/>
    <w:rsid w:val="003B3B21"/>
    <w:rsid w:val="003B3E67"/>
    <w:rsid w:val="003B462F"/>
    <w:rsid w:val="003B4813"/>
    <w:rsid w:val="003B4ABA"/>
    <w:rsid w:val="003B53EA"/>
    <w:rsid w:val="003B5E12"/>
    <w:rsid w:val="003B69B9"/>
    <w:rsid w:val="003B6C89"/>
    <w:rsid w:val="003B7405"/>
    <w:rsid w:val="003B78B7"/>
    <w:rsid w:val="003C0B85"/>
    <w:rsid w:val="003C0DEC"/>
    <w:rsid w:val="003C11D9"/>
    <w:rsid w:val="003C12B4"/>
    <w:rsid w:val="003C15C1"/>
    <w:rsid w:val="003C170E"/>
    <w:rsid w:val="003C1E1D"/>
    <w:rsid w:val="003C2BE1"/>
    <w:rsid w:val="003C2BFC"/>
    <w:rsid w:val="003C2CEE"/>
    <w:rsid w:val="003C3328"/>
    <w:rsid w:val="003C39E9"/>
    <w:rsid w:val="003C4525"/>
    <w:rsid w:val="003C5E19"/>
    <w:rsid w:val="003C60C1"/>
    <w:rsid w:val="003C6E3D"/>
    <w:rsid w:val="003C7010"/>
    <w:rsid w:val="003C72F7"/>
    <w:rsid w:val="003D088C"/>
    <w:rsid w:val="003D0D57"/>
    <w:rsid w:val="003D0DDF"/>
    <w:rsid w:val="003D15E8"/>
    <w:rsid w:val="003D1649"/>
    <w:rsid w:val="003D18A5"/>
    <w:rsid w:val="003D2B2B"/>
    <w:rsid w:val="003D2FFC"/>
    <w:rsid w:val="003D336C"/>
    <w:rsid w:val="003D3399"/>
    <w:rsid w:val="003D3F79"/>
    <w:rsid w:val="003D3FE0"/>
    <w:rsid w:val="003D42E6"/>
    <w:rsid w:val="003D48F2"/>
    <w:rsid w:val="003D4B59"/>
    <w:rsid w:val="003D4D6C"/>
    <w:rsid w:val="003D6768"/>
    <w:rsid w:val="003D68E2"/>
    <w:rsid w:val="003E0454"/>
    <w:rsid w:val="003E0936"/>
    <w:rsid w:val="003E2C41"/>
    <w:rsid w:val="003E2DE1"/>
    <w:rsid w:val="003E31AF"/>
    <w:rsid w:val="003E4625"/>
    <w:rsid w:val="003E5B39"/>
    <w:rsid w:val="003E5B78"/>
    <w:rsid w:val="003E6086"/>
    <w:rsid w:val="003E73F6"/>
    <w:rsid w:val="003E740A"/>
    <w:rsid w:val="003F051D"/>
    <w:rsid w:val="003F0E49"/>
    <w:rsid w:val="003F217A"/>
    <w:rsid w:val="003F2428"/>
    <w:rsid w:val="003F2941"/>
    <w:rsid w:val="003F3CD3"/>
    <w:rsid w:val="003F5C23"/>
    <w:rsid w:val="003F66A9"/>
    <w:rsid w:val="003F7309"/>
    <w:rsid w:val="004001E7"/>
    <w:rsid w:val="00400F7F"/>
    <w:rsid w:val="00401857"/>
    <w:rsid w:val="00402A9F"/>
    <w:rsid w:val="00402E1D"/>
    <w:rsid w:val="00404117"/>
    <w:rsid w:val="00404995"/>
    <w:rsid w:val="004053AC"/>
    <w:rsid w:val="004056B7"/>
    <w:rsid w:val="00405762"/>
    <w:rsid w:val="0040644C"/>
    <w:rsid w:val="0040747A"/>
    <w:rsid w:val="00410503"/>
    <w:rsid w:val="0041052A"/>
    <w:rsid w:val="004108B5"/>
    <w:rsid w:val="0041220E"/>
    <w:rsid w:val="0041294C"/>
    <w:rsid w:val="00412FFA"/>
    <w:rsid w:val="00413134"/>
    <w:rsid w:val="00413220"/>
    <w:rsid w:val="00413733"/>
    <w:rsid w:val="00413A15"/>
    <w:rsid w:val="00413E91"/>
    <w:rsid w:val="004141A7"/>
    <w:rsid w:val="004146C3"/>
    <w:rsid w:val="00414B76"/>
    <w:rsid w:val="00414FF1"/>
    <w:rsid w:val="00415986"/>
    <w:rsid w:val="00416396"/>
    <w:rsid w:val="00416B17"/>
    <w:rsid w:val="00416DF4"/>
    <w:rsid w:val="00417597"/>
    <w:rsid w:val="0041787A"/>
    <w:rsid w:val="00417AED"/>
    <w:rsid w:val="00420DD8"/>
    <w:rsid w:val="004218E0"/>
    <w:rsid w:val="0042193C"/>
    <w:rsid w:val="00421CCE"/>
    <w:rsid w:val="00422A3D"/>
    <w:rsid w:val="00423039"/>
    <w:rsid w:val="0042311C"/>
    <w:rsid w:val="00425482"/>
    <w:rsid w:val="00425B9A"/>
    <w:rsid w:val="00425D39"/>
    <w:rsid w:val="004267E5"/>
    <w:rsid w:val="00426C74"/>
    <w:rsid w:val="00426F2C"/>
    <w:rsid w:val="00427F23"/>
    <w:rsid w:val="00430811"/>
    <w:rsid w:val="00430BB3"/>
    <w:rsid w:val="004319EF"/>
    <w:rsid w:val="00433FF3"/>
    <w:rsid w:val="00434FA0"/>
    <w:rsid w:val="00435C4B"/>
    <w:rsid w:val="0043657E"/>
    <w:rsid w:val="00436795"/>
    <w:rsid w:val="00436AFD"/>
    <w:rsid w:val="004372F8"/>
    <w:rsid w:val="004403F4"/>
    <w:rsid w:val="00440A4A"/>
    <w:rsid w:val="00441112"/>
    <w:rsid w:val="004426D3"/>
    <w:rsid w:val="00442895"/>
    <w:rsid w:val="00442BF8"/>
    <w:rsid w:val="00443F1D"/>
    <w:rsid w:val="00444110"/>
    <w:rsid w:val="00444570"/>
    <w:rsid w:val="00445657"/>
    <w:rsid w:val="00445AA5"/>
    <w:rsid w:val="00445F5B"/>
    <w:rsid w:val="00445FF8"/>
    <w:rsid w:val="00446964"/>
    <w:rsid w:val="00446BC8"/>
    <w:rsid w:val="00446EA2"/>
    <w:rsid w:val="00446ECF"/>
    <w:rsid w:val="0044767E"/>
    <w:rsid w:val="004478EA"/>
    <w:rsid w:val="004507FA"/>
    <w:rsid w:val="00450CBC"/>
    <w:rsid w:val="00450CC2"/>
    <w:rsid w:val="0045234F"/>
    <w:rsid w:val="00452713"/>
    <w:rsid w:val="00452B0D"/>
    <w:rsid w:val="00452BA0"/>
    <w:rsid w:val="00453882"/>
    <w:rsid w:val="00454001"/>
    <w:rsid w:val="00454296"/>
    <w:rsid w:val="0045550E"/>
    <w:rsid w:val="004563BA"/>
    <w:rsid w:val="0045692C"/>
    <w:rsid w:val="00460C7D"/>
    <w:rsid w:val="0046119F"/>
    <w:rsid w:val="00461D67"/>
    <w:rsid w:val="00461DF5"/>
    <w:rsid w:val="00461E6E"/>
    <w:rsid w:val="00462731"/>
    <w:rsid w:val="004627B6"/>
    <w:rsid w:val="00462CB0"/>
    <w:rsid w:val="00463629"/>
    <w:rsid w:val="00463FE6"/>
    <w:rsid w:val="0046409F"/>
    <w:rsid w:val="00464131"/>
    <w:rsid w:val="004642FB"/>
    <w:rsid w:val="00464991"/>
    <w:rsid w:val="0046502F"/>
    <w:rsid w:val="00465262"/>
    <w:rsid w:val="004652CD"/>
    <w:rsid w:val="004654E1"/>
    <w:rsid w:val="004654EB"/>
    <w:rsid w:val="00466309"/>
    <w:rsid w:val="00466A79"/>
    <w:rsid w:val="00474013"/>
    <w:rsid w:val="004742EF"/>
    <w:rsid w:val="004742FE"/>
    <w:rsid w:val="004753EA"/>
    <w:rsid w:val="0047655F"/>
    <w:rsid w:val="00476F78"/>
    <w:rsid w:val="004775A6"/>
    <w:rsid w:val="00481555"/>
    <w:rsid w:val="0048242A"/>
    <w:rsid w:val="00482772"/>
    <w:rsid w:val="00482D65"/>
    <w:rsid w:val="00482E2F"/>
    <w:rsid w:val="004842AD"/>
    <w:rsid w:val="00486F1D"/>
    <w:rsid w:val="00487FB4"/>
    <w:rsid w:val="0049048F"/>
    <w:rsid w:val="004904E5"/>
    <w:rsid w:val="004908D3"/>
    <w:rsid w:val="00490ADC"/>
    <w:rsid w:val="00490ADE"/>
    <w:rsid w:val="004917DB"/>
    <w:rsid w:val="00491C0E"/>
    <w:rsid w:val="004932A7"/>
    <w:rsid w:val="0049365E"/>
    <w:rsid w:val="00494B9A"/>
    <w:rsid w:val="00495AEA"/>
    <w:rsid w:val="0049628E"/>
    <w:rsid w:val="004967D1"/>
    <w:rsid w:val="00496A9A"/>
    <w:rsid w:val="00496B30"/>
    <w:rsid w:val="00497A23"/>
    <w:rsid w:val="004A1318"/>
    <w:rsid w:val="004A1BD3"/>
    <w:rsid w:val="004A3174"/>
    <w:rsid w:val="004A3A72"/>
    <w:rsid w:val="004A4C64"/>
    <w:rsid w:val="004A5143"/>
    <w:rsid w:val="004A5A34"/>
    <w:rsid w:val="004A5E45"/>
    <w:rsid w:val="004A5F7B"/>
    <w:rsid w:val="004A6528"/>
    <w:rsid w:val="004B0038"/>
    <w:rsid w:val="004B0220"/>
    <w:rsid w:val="004B174B"/>
    <w:rsid w:val="004B1F68"/>
    <w:rsid w:val="004B2274"/>
    <w:rsid w:val="004B3399"/>
    <w:rsid w:val="004B39C4"/>
    <w:rsid w:val="004B3FEA"/>
    <w:rsid w:val="004B44B5"/>
    <w:rsid w:val="004B497C"/>
    <w:rsid w:val="004B4B09"/>
    <w:rsid w:val="004B54DC"/>
    <w:rsid w:val="004B56D8"/>
    <w:rsid w:val="004B599B"/>
    <w:rsid w:val="004B6249"/>
    <w:rsid w:val="004B651A"/>
    <w:rsid w:val="004B65EB"/>
    <w:rsid w:val="004B6793"/>
    <w:rsid w:val="004B79B4"/>
    <w:rsid w:val="004B7AAA"/>
    <w:rsid w:val="004B7B8E"/>
    <w:rsid w:val="004C001B"/>
    <w:rsid w:val="004C04A7"/>
    <w:rsid w:val="004C0A13"/>
    <w:rsid w:val="004C0EB4"/>
    <w:rsid w:val="004C10EC"/>
    <w:rsid w:val="004C21BD"/>
    <w:rsid w:val="004C36BA"/>
    <w:rsid w:val="004C3B17"/>
    <w:rsid w:val="004C4663"/>
    <w:rsid w:val="004C494D"/>
    <w:rsid w:val="004C4B2D"/>
    <w:rsid w:val="004C4BC0"/>
    <w:rsid w:val="004C5076"/>
    <w:rsid w:val="004C61C3"/>
    <w:rsid w:val="004C63CD"/>
    <w:rsid w:val="004C73B7"/>
    <w:rsid w:val="004C7E3F"/>
    <w:rsid w:val="004D02D8"/>
    <w:rsid w:val="004D0C1C"/>
    <w:rsid w:val="004D1A05"/>
    <w:rsid w:val="004D1CAD"/>
    <w:rsid w:val="004D2ED0"/>
    <w:rsid w:val="004D4498"/>
    <w:rsid w:val="004D5084"/>
    <w:rsid w:val="004D5497"/>
    <w:rsid w:val="004D6487"/>
    <w:rsid w:val="004D6CDD"/>
    <w:rsid w:val="004D731A"/>
    <w:rsid w:val="004D75EC"/>
    <w:rsid w:val="004E020E"/>
    <w:rsid w:val="004E03B7"/>
    <w:rsid w:val="004E290E"/>
    <w:rsid w:val="004E2E8B"/>
    <w:rsid w:val="004E421D"/>
    <w:rsid w:val="004E632D"/>
    <w:rsid w:val="004E7062"/>
    <w:rsid w:val="004F07AE"/>
    <w:rsid w:val="004F10F9"/>
    <w:rsid w:val="004F2456"/>
    <w:rsid w:val="004F2D62"/>
    <w:rsid w:val="004F2F3A"/>
    <w:rsid w:val="004F366B"/>
    <w:rsid w:val="004F47AE"/>
    <w:rsid w:val="004F4EB1"/>
    <w:rsid w:val="004F50A7"/>
    <w:rsid w:val="004F5466"/>
    <w:rsid w:val="00500E5B"/>
    <w:rsid w:val="005038EA"/>
    <w:rsid w:val="00503F6A"/>
    <w:rsid w:val="00506DE9"/>
    <w:rsid w:val="005105DE"/>
    <w:rsid w:val="00510C58"/>
    <w:rsid w:val="00511091"/>
    <w:rsid w:val="00511288"/>
    <w:rsid w:val="005113D7"/>
    <w:rsid w:val="0051165D"/>
    <w:rsid w:val="005117B5"/>
    <w:rsid w:val="005117CE"/>
    <w:rsid w:val="00511B06"/>
    <w:rsid w:val="00512E15"/>
    <w:rsid w:val="00512F02"/>
    <w:rsid w:val="005131F1"/>
    <w:rsid w:val="00514D90"/>
    <w:rsid w:val="00515E75"/>
    <w:rsid w:val="00516466"/>
    <w:rsid w:val="00516E6F"/>
    <w:rsid w:val="005174AF"/>
    <w:rsid w:val="005179D5"/>
    <w:rsid w:val="005204FB"/>
    <w:rsid w:val="00520EF8"/>
    <w:rsid w:val="00520F77"/>
    <w:rsid w:val="0052128E"/>
    <w:rsid w:val="005219FC"/>
    <w:rsid w:val="005220F4"/>
    <w:rsid w:val="00523423"/>
    <w:rsid w:val="005235C5"/>
    <w:rsid w:val="00523FD0"/>
    <w:rsid w:val="005240F3"/>
    <w:rsid w:val="00524C50"/>
    <w:rsid w:val="00526D23"/>
    <w:rsid w:val="00526FF7"/>
    <w:rsid w:val="005278DD"/>
    <w:rsid w:val="00527960"/>
    <w:rsid w:val="00527B1A"/>
    <w:rsid w:val="00530677"/>
    <w:rsid w:val="00530C1A"/>
    <w:rsid w:val="00531352"/>
    <w:rsid w:val="00532106"/>
    <w:rsid w:val="00532163"/>
    <w:rsid w:val="00532F4E"/>
    <w:rsid w:val="00532F65"/>
    <w:rsid w:val="00532FA2"/>
    <w:rsid w:val="0053355C"/>
    <w:rsid w:val="005336BE"/>
    <w:rsid w:val="00533E39"/>
    <w:rsid w:val="005340CC"/>
    <w:rsid w:val="0053415E"/>
    <w:rsid w:val="00534893"/>
    <w:rsid w:val="00535001"/>
    <w:rsid w:val="00535505"/>
    <w:rsid w:val="00535B5D"/>
    <w:rsid w:val="00536620"/>
    <w:rsid w:val="00537285"/>
    <w:rsid w:val="00540058"/>
    <w:rsid w:val="005403F1"/>
    <w:rsid w:val="00540968"/>
    <w:rsid w:val="00541850"/>
    <w:rsid w:val="00543223"/>
    <w:rsid w:val="005438E4"/>
    <w:rsid w:val="00543EFD"/>
    <w:rsid w:val="00543FDD"/>
    <w:rsid w:val="005445B8"/>
    <w:rsid w:val="00545559"/>
    <w:rsid w:val="005467E1"/>
    <w:rsid w:val="00547925"/>
    <w:rsid w:val="00547DB0"/>
    <w:rsid w:val="00547FCF"/>
    <w:rsid w:val="00550077"/>
    <w:rsid w:val="00550D84"/>
    <w:rsid w:val="00551965"/>
    <w:rsid w:val="005522C3"/>
    <w:rsid w:val="005529D3"/>
    <w:rsid w:val="00552D9C"/>
    <w:rsid w:val="00552EEF"/>
    <w:rsid w:val="005551F7"/>
    <w:rsid w:val="00556770"/>
    <w:rsid w:val="005574EC"/>
    <w:rsid w:val="00557992"/>
    <w:rsid w:val="00557C7F"/>
    <w:rsid w:val="00557CF4"/>
    <w:rsid w:val="00560B65"/>
    <w:rsid w:val="005613AB"/>
    <w:rsid w:val="00561C72"/>
    <w:rsid w:val="00561CE7"/>
    <w:rsid w:val="00562A0C"/>
    <w:rsid w:val="00563FD9"/>
    <w:rsid w:val="0056435B"/>
    <w:rsid w:val="00564381"/>
    <w:rsid w:val="00564422"/>
    <w:rsid w:val="00564BE7"/>
    <w:rsid w:val="0056501E"/>
    <w:rsid w:val="005651D0"/>
    <w:rsid w:val="00566DAF"/>
    <w:rsid w:val="00567828"/>
    <w:rsid w:val="00567E56"/>
    <w:rsid w:val="00567E8C"/>
    <w:rsid w:val="00570738"/>
    <w:rsid w:val="005716A1"/>
    <w:rsid w:val="00571797"/>
    <w:rsid w:val="00573BA1"/>
    <w:rsid w:val="0057496B"/>
    <w:rsid w:val="00575114"/>
    <w:rsid w:val="00575742"/>
    <w:rsid w:val="00575B8E"/>
    <w:rsid w:val="00575D54"/>
    <w:rsid w:val="00576352"/>
    <w:rsid w:val="00577B1A"/>
    <w:rsid w:val="00581251"/>
    <w:rsid w:val="005813CF"/>
    <w:rsid w:val="005822C1"/>
    <w:rsid w:val="00582629"/>
    <w:rsid w:val="00583A87"/>
    <w:rsid w:val="00585392"/>
    <w:rsid w:val="005869B1"/>
    <w:rsid w:val="00586CA5"/>
    <w:rsid w:val="005901C2"/>
    <w:rsid w:val="0059024F"/>
    <w:rsid w:val="00591F27"/>
    <w:rsid w:val="00592D2D"/>
    <w:rsid w:val="00592FB4"/>
    <w:rsid w:val="00593A17"/>
    <w:rsid w:val="0059463E"/>
    <w:rsid w:val="00595CA4"/>
    <w:rsid w:val="00596CCD"/>
    <w:rsid w:val="00596F7D"/>
    <w:rsid w:val="00597546"/>
    <w:rsid w:val="005A17B0"/>
    <w:rsid w:val="005A30F1"/>
    <w:rsid w:val="005A38A2"/>
    <w:rsid w:val="005A3A36"/>
    <w:rsid w:val="005A3DA7"/>
    <w:rsid w:val="005A4820"/>
    <w:rsid w:val="005A4C96"/>
    <w:rsid w:val="005A54E4"/>
    <w:rsid w:val="005A56D9"/>
    <w:rsid w:val="005A588F"/>
    <w:rsid w:val="005A5AAB"/>
    <w:rsid w:val="005A5D56"/>
    <w:rsid w:val="005A6214"/>
    <w:rsid w:val="005A6578"/>
    <w:rsid w:val="005B01CC"/>
    <w:rsid w:val="005B0A57"/>
    <w:rsid w:val="005B2248"/>
    <w:rsid w:val="005B3229"/>
    <w:rsid w:val="005B34F2"/>
    <w:rsid w:val="005B36FF"/>
    <w:rsid w:val="005B540F"/>
    <w:rsid w:val="005B595D"/>
    <w:rsid w:val="005B5A06"/>
    <w:rsid w:val="005B614C"/>
    <w:rsid w:val="005B635A"/>
    <w:rsid w:val="005B7AD5"/>
    <w:rsid w:val="005B7E4A"/>
    <w:rsid w:val="005C0BA8"/>
    <w:rsid w:val="005C0E8B"/>
    <w:rsid w:val="005C1D4C"/>
    <w:rsid w:val="005C212B"/>
    <w:rsid w:val="005C27AE"/>
    <w:rsid w:val="005C27CC"/>
    <w:rsid w:val="005C288A"/>
    <w:rsid w:val="005C2A82"/>
    <w:rsid w:val="005C31E2"/>
    <w:rsid w:val="005C329E"/>
    <w:rsid w:val="005C3600"/>
    <w:rsid w:val="005C38A5"/>
    <w:rsid w:val="005C46A0"/>
    <w:rsid w:val="005C4E47"/>
    <w:rsid w:val="005C59E8"/>
    <w:rsid w:val="005C5C4F"/>
    <w:rsid w:val="005C5C7F"/>
    <w:rsid w:val="005C5F0F"/>
    <w:rsid w:val="005C605F"/>
    <w:rsid w:val="005C659F"/>
    <w:rsid w:val="005C670A"/>
    <w:rsid w:val="005C6ABC"/>
    <w:rsid w:val="005C7755"/>
    <w:rsid w:val="005C7B66"/>
    <w:rsid w:val="005D0C29"/>
    <w:rsid w:val="005D0F90"/>
    <w:rsid w:val="005D0F95"/>
    <w:rsid w:val="005D14FE"/>
    <w:rsid w:val="005D19E4"/>
    <w:rsid w:val="005D2CA3"/>
    <w:rsid w:val="005D46C4"/>
    <w:rsid w:val="005D46E5"/>
    <w:rsid w:val="005D5540"/>
    <w:rsid w:val="005D58C0"/>
    <w:rsid w:val="005D5D45"/>
    <w:rsid w:val="005D6018"/>
    <w:rsid w:val="005D6972"/>
    <w:rsid w:val="005D7568"/>
    <w:rsid w:val="005E0272"/>
    <w:rsid w:val="005E0830"/>
    <w:rsid w:val="005E0FFE"/>
    <w:rsid w:val="005E31E6"/>
    <w:rsid w:val="005E3704"/>
    <w:rsid w:val="005E38A5"/>
    <w:rsid w:val="005E4051"/>
    <w:rsid w:val="005E4730"/>
    <w:rsid w:val="005E5861"/>
    <w:rsid w:val="005E60F2"/>
    <w:rsid w:val="005E6307"/>
    <w:rsid w:val="005E736F"/>
    <w:rsid w:val="005F0F05"/>
    <w:rsid w:val="005F104C"/>
    <w:rsid w:val="005F1F08"/>
    <w:rsid w:val="005F1FA5"/>
    <w:rsid w:val="005F28FD"/>
    <w:rsid w:val="005F2F11"/>
    <w:rsid w:val="005F305F"/>
    <w:rsid w:val="005F30FD"/>
    <w:rsid w:val="005F32D6"/>
    <w:rsid w:val="005F3852"/>
    <w:rsid w:val="005F3993"/>
    <w:rsid w:val="005F433A"/>
    <w:rsid w:val="005F49D3"/>
    <w:rsid w:val="005F4B51"/>
    <w:rsid w:val="005F4F45"/>
    <w:rsid w:val="005F57DD"/>
    <w:rsid w:val="005F5BB7"/>
    <w:rsid w:val="005F5C8D"/>
    <w:rsid w:val="005F6F4D"/>
    <w:rsid w:val="005F708B"/>
    <w:rsid w:val="005F711A"/>
    <w:rsid w:val="005F775D"/>
    <w:rsid w:val="005F7B6A"/>
    <w:rsid w:val="005F7BE9"/>
    <w:rsid w:val="00600911"/>
    <w:rsid w:val="00600AFB"/>
    <w:rsid w:val="00600C9F"/>
    <w:rsid w:val="00600F1A"/>
    <w:rsid w:val="006029E8"/>
    <w:rsid w:val="0060322A"/>
    <w:rsid w:val="006033F8"/>
    <w:rsid w:val="006052B3"/>
    <w:rsid w:val="0060545B"/>
    <w:rsid w:val="00605876"/>
    <w:rsid w:val="006075C4"/>
    <w:rsid w:val="00610160"/>
    <w:rsid w:val="006101A8"/>
    <w:rsid w:val="006105E8"/>
    <w:rsid w:val="00610B68"/>
    <w:rsid w:val="00610C1A"/>
    <w:rsid w:val="006114AF"/>
    <w:rsid w:val="006115E1"/>
    <w:rsid w:val="00611FCB"/>
    <w:rsid w:val="0061327E"/>
    <w:rsid w:val="0061347B"/>
    <w:rsid w:val="00613C2B"/>
    <w:rsid w:val="00613CA9"/>
    <w:rsid w:val="00614988"/>
    <w:rsid w:val="00615ED2"/>
    <w:rsid w:val="0061633D"/>
    <w:rsid w:val="00616B7E"/>
    <w:rsid w:val="00617FFE"/>
    <w:rsid w:val="00620772"/>
    <w:rsid w:val="00620DAD"/>
    <w:rsid w:val="006214E0"/>
    <w:rsid w:val="00622458"/>
    <w:rsid w:val="006224B7"/>
    <w:rsid w:val="006230C3"/>
    <w:rsid w:val="006237F2"/>
    <w:rsid w:val="0062418E"/>
    <w:rsid w:val="0062435C"/>
    <w:rsid w:val="006248BA"/>
    <w:rsid w:val="006249D7"/>
    <w:rsid w:val="0062543F"/>
    <w:rsid w:val="0062575A"/>
    <w:rsid w:val="00626404"/>
    <w:rsid w:val="006273FE"/>
    <w:rsid w:val="00627EC1"/>
    <w:rsid w:val="0063076C"/>
    <w:rsid w:val="0063085D"/>
    <w:rsid w:val="0063158F"/>
    <w:rsid w:val="006329F3"/>
    <w:rsid w:val="00632DA6"/>
    <w:rsid w:val="00632E25"/>
    <w:rsid w:val="00632F21"/>
    <w:rsid w:val="00633314"/>
    <w:rsid w:val="00633495"/>
    <w:rsid w:val="006334A1"/>
    <w:rsid w:val="006337B3"/>
    <w:rsid w:val="00633A52"/>
    <w:rsid w:val="00633EC2"/>
    <w:rsid w:val="006344E5"/>
    <w:rsid w:val="0063529A"/>
    <w:rsid w:val="006353B4"/>
    <w:rsid w:val="00635882"/>
    <w:rsid w:val="00635C28"/>
    <w:rsid w:val="006360DA"/>
    <w:rsid w:val="00636345"/>
    <w:rsid w:val="006369EE"/>
    <w:rsid w:val="006372C9"/>
    <w:rsid w:val="0063758F"/>
    <w:rsid w:val="00637B1A"/>
    <w:rsid w:val="00637B84"/>
    <w:rsid w:val="00637CA6"/>
    <w:rsid w:val="00640142"/>
    <w:rsid w:val="00640AF7"/>
    <w:rsid w:val="006416EB"/>
    <w:rsid w:val="00641808"/>
    <w:rsid w:val="006423AC"/>
    <w:rsid w:val="0064243E"/>
    <w:rsid w:val="00644362"/>
    <w:rsid w:val="006444FA"/>
    <w:rsid w:val="00646606"/>
    <w:rsid w:val="0064777C"/>
    <w:rsid w:val="00650758"/>
    <w:rsid w:val="0065295D"/>
    <w:rsid w:val="00653943"/>
    <w:rsid w:val="00654A09"/>
    <w:rsid w:val="00655736"/>
    <w:rsid w:val="00655A62"/>
    <w:rsid w:val="0065604A"/>
    <w:rsid w:val="0065617D"/>
    <w:rsid w:val="00656C37"/>
    <w:rsid w:val="00656E72"/>
    <w:rsid w:val="006574CA"/>
    <w:rsid w:val="006576C8"/>
    <w:rsid w:val="00657E67"/>
    <w:rsid w:val="00657FDD"/>
    <w:rsid w:val="006611E2"/>
    <w:rsid w:val="006611E5"/>
    <w:rsid w:val="00661290"/>
    <w:rsid w:val="00661953"/>
    <w:rsid w:val="00661EE2"/>
    <w:rsid w:val="00662028"/>
    <w:rsid w:val="00662308"/>
    <w:rsid w:val="006629B7"/>
    <w:rsid w:val="00663440"/>
    <w:rsid w:val="00664003"/>
    <w:rsid w:val="006640D5"/>
    <w:rsid w:val="00664979"/>
    <w:rsid w:val="00664BCD"/>
    <w:rsid w:val="006652D0"/>
    <w:rsid w:val="00665AC2"/>
    <w:rsid w:val="00665F35"/>
    <w:rsid w:val="00666498"/>
    <w:rsid w:val="00666DCE"/>
    <w:rsid w:val="00667400"/>
    <w:rsid w:val="006675FE"/>
    <w:rsid w:val="0067026A"/>
    <w:rsid w:val="00672A82"/>
    <w:rsid w:val="00673975"/>
    <w:rsid w:val="006749D6"/>
    <w:rsid w:val="00675000"/>
    <w:rsid w:val="00677D1A"/>
    <w:rsid w:val="00681598"/>
    <w:rsid w:val="006815EF"/>
    <w:rsid w:val="00681789"/>
    <w:rsid w:val="0068199B"/>
    <w:rsid w:val="00681DA6"/>
    <w:rsid w:val="00681E47"/>
    <w:rsid w:val="00682B5D"/>
    <w:rsid w:val="006831D5"/>
    <w:rsid w:val="00683239"/>
    <w:rsid w:val="00683741"/>
    <w:rsid w:val="0068432F"/>
    <w:rsid w:val="006846DA"/>
    <w:rsid w:val="00684B3E"/>
    <w:rsid w:val="0068588C"/>
    <w:rsid w:val="006863F9"/>
    <w:rsid w:val="006867FB"/>
    <w:rsid w:val="006871D8"/>
    <w:rsid w:val="00687661"/>
    <w:rsid w:val="00687CF2"/>
    <w:rsid w:val="00690518"/>
    <w:rsid w:val="00690924"/>
    <w:rsid w:val="00691759"/>
    <w:rsid w:val="00691785"/>
    <w:rsid w:val="00691787"/>
    <w:rsid w:val="00691A1B"/>
    <w:rsid w:val="0069226B"/>
    <w:rsid w:val="00692BF5"/>
    <w:rsid w:val="00692F77"/>
    <w:rsid w:val="00693A60"/>
    <w:rsid w:val="00694055"/>
    <w:rsid w:val="00695297"/>
    <w:rsid w:val="00695750"/>
    <w:rsid w:val="00695A48"/>
    <w:rsid w:val="00695C9E"/>
    <w:rsid w:val="00696C5C"/>
    <w:rsid w:val="00697DF6"/>
    <w:rsid w:val="006A185F"/>
    <w:rsid w:val="006A19A3"/>
    <w:rsid w:val="006A404A"/>
    <w:rsid w:val="006A4545"/>
    <w:rsid w:val="006A4FCF"/>
    <w:rsid w:val="006A7262"/>
    <w:rsid w:val="006B05D8"/>
    <w:rsid w:val="006B0A6C"/>
    <w:rsid w:val="006B0DE0"/>
    <w:rsid w:val="006B1DD1"/>
    <w:rsid w:val="006B2078"/>
    <w:rsid w:val="006B2589"/>
    <w:rsid w:val="006B27A0"/>
    <w:rsid w:val="006B2845"/>
    <w:rsid w:val="006B2A7B"/>
    <w:rsid w:val="006B2B66"/>
    <w:rsid w:val="006B43D7"/>
    <w:rsid w:val="006B47FF"/>
    <w:rsid w:val="006B4B66"/>
    <w:rsid w:val="006B5328"/>
    <w:rsid w:val="006B57B1"/>
    <w:rsid w:val="006B5D4A"/>
    <w:rsid w:val="006B6933"/>
    <w:rsid w:val="006B7036"/>
    <w:rsid w:val="006B7755"/>
    <w:rsid w:val="006C08F8"/>
    <w:rsid w:val="006C10D9"/>
    <w:rsid w:val="006C113C"/>
    <w:rsid w:val="006C20F9"/>
    <w:rsid w:val="006C2E74"/>
    <w:rsid w:val="006C2F1F"/>
    <w:rsid w:val="006C341D"/>
    <w:rsid w:val="006C37FD"/>
    <w:rsid w:val="006C3E7F"/>
    <w:rsid w:val="006C4812"/>
    <w:rsid w:val="006C4BAB"/>
    <w:rsid w:val="006C4CCD"/>
    <w:rsid w:val="006C5007"/>
    <w:rsid w:val="006C50FC"/>
    <w:rsid w:val="006C52F2"/>
    <w:rsid w:val="006C5D1C"/>
    <w:rsid w:val="006C6A72"/>
    <w:rsid w:val="006C7909"/>
    <w:rsid w:val="006C795F"/>
    <w:rsid w:val="006C7F81"/>
    <w:rsid w:val="006C7FC7"/>
    <w:rsid w:val="006D052B"/>
    <w:rsid w:val="006D1008"/>
    <w:rsid w:val="006D1F81"/>
    <w:rsid w:val="006D2CC8"/>
    <w:rsid w:val="006D2F4D"/>
    <w:rsid w:val="006D3C7B"/>
    <w:rsid w:val="006D437E"/>
    <w:rsid w:val="006D43AE"/>
    <w:rsid w:val="006D496B"/>
    <w:rsid w:val="006D4C09"/>
    <w:rsid w:val="006D53F3"/>
    <w:rsid w:val="006D5A1D"/>
    <w:rsid w:val="006D623A"/>
    <w:rsid w:val="006D6B08"/>
    <w:rsid w:val="006D6E50"/>
    <w:rsid w:val="006D77CB"/>
    <w:rsid w:val="006D7AF0"/>
    <w:rsid w:val="006D7D5D"/>
    <w:rsid w:val="006D7E9C"/>
    <w:rsid w:val="006E0D92"/>
    <w:rsid w:val="006E1594"/>
    <w:rsid w:val="006E28F1"/>
    <w:rsid w:val="006E2ECF"/>
    <w:rsid w:val="006E39BA"/>
    <w:rsid w:val="006E3A5D"/>
    <w:rsid w:val="006E43D0"/>
    <w:rsid w:val="006E4AF4"/>
    <w:rsid w:val="006E56C3"/>
    <w:rsid w:val="006E61C5"/>
    <w:rsid w:val="006E6328"/>
    <w:rsid w:val="006E665A"/>
    <w:rsid w:val="006E6756"/>
    <w:rsid w:val="006E68F6"/>
    <w:rsid w:val="006E753D"/>
    <w:rsid w:val="006E7E94"/>
    <w:rsid w:val="006F020B"/>
    <w:rsid w:val="006F0A78"/>
    <w:rsid w:val="006F1D5E"/>
    <w:rsid w:val="006F2022"/>
    <w:rsid w:val="006F2311"/>
    <w:rsid w:val="006F2769"/>
    <w:rsid w:val="006F2AAF"/>
    <w:rsid w:val="006F31F7"/>
    <w:rsid w:val="006F3C38"/>
    <w:rsid w:val="006F42D7"/>
    <w:rsid w:val="006F44FF"/>
    <w:rsid w:val="006F486B"/>
    <w:rsid w:val="006F4FFF"/>
    <w:rsid w:val="006F5E91"/>
    <w:rsid w:val="006F6369"/>
    <w:rsid w:val="006F66D4"/>
    <w:rsid w:val="006F68CE"/>
    <w:rsid w:val="006F72F7"/>
    <w:rsid w:val="0070058A"/>
    <w:rsid w:val="00701876"/>
    <w:rsid w:val="00701B58"/>
    <w:rsid w:val="00702322"/>
    <w:rsid w:val="007031F4"/>
    <w:rsid w:val="00703611"/>
    <w:rsid w:val="00704A39"/>
    <w:rsid w:val="00705015"/>
    <w:rsid w:val="00705243"/>
    <w:rsid w:val="00706944"/>
    <w:rsid w:val="00706B3C"/>
    <w:rsid w:val="00706C8C"/>
    <w:rsid w:val="00707EBC"/>
    <w:rsid w:val="00710597"/>
    <w:rsid w:val="00710EE8"/>
    <w:rsid w:val="0071254E"/>
    <w:rsid w:val="00713904"/>
    <w:rsid w:val="007151FE"/>
    <w:rsid w:val="007153FC"/>
    <w:rsid w:val="00716B1B"/>
    <w:rsid w:val="00716F3B"/>
    <w:rsid w:val="0071723A"/>
    <w:rsid w:val="00717FD0"/>
    <w:rsid w:val="007202A0"/>
    <w:rsid w:val="0072059F"/>
    <w:rsid w:val="00721851"/>
    <w:rsid w:val="0072199E"/>
    <w:rsid w:val="00721FA2"/>
    <w:rsid w:val="007234ED"/>
    <w:rsid w:val="00723A25"/>
    <w:rsid w:val="00723F80"/>
    <w:rsid w:val="00723FE0"/>
    <w:rsid w:val="00724DCE"/>
    <w:rsid w:val="00725B44"/>
    <w:rsid w:val="00725E45"/>
    <w:rsid w:val="007262A3"/>
    <w:rsid w:val="007264C5"/>
    <w:rsid w:val="00727C48"/>
    <w:rsid w:val="00731970"/>
    <w:rsid w:val="0073222D"/>
    <w:rsid w:val="00732683"/>
    <w:rsid w:val="00732740"/>
    <w:rsid w:val="007337E3"/>
    <w:rsid w:val="0073387F"/>
    <w:rsid w:val="00733AF1"/>
    <w:rsid w:val="007341E4"/>
    <w:rsid w:val="00734243"/>
    <w:rsid w:val="007355EC"/>
    <w:rsid w:val="00735DF0"/>
    <w:rsid w:val="00735FAE"/>
    <w:rsid w:val="007366D7"/>
    <w:rsid w:val="0073726E"/>
    <w:rsid w:val="007378B6"/>
    <w:rsid w:val="00740656"/>
    <w:rsid w:val="00741277"/>
    <w:rsid w:val="00741375"/>
    <w:rsid w:val="00743FC7"/>
    <w:rsid w:val="0074489F"/>
    <w:rsid w:val="00744B3F"/>
    <w:rsid w:val="00744C8F"/>
    <w:rsid w:val="00745C77"/>
    <w:rsid w:val="007465BA"/>
    <w:rsid w:val="007469BE"/>
    <w:rsid w:val="00750AF9"/>
    <w:rsid w:val="00751945"/>
    <w:rsid w:val="00752263"/>
    <w:rsid w:val="00753041"/>
    <w:rsid w:val="007534C3"/>
    <w:rsid w:val="007535A6"/>
    <w:rsid w:val="0075364F"/>
    <w:rsid w:val="007549A2"/>
    <w:rsid w:val="007551EB"/>
    <w:rsid w:val="00755245"/>
    <w:rsid w:val="007564F5"/>
    <w:rsid w:val="00756CD5"/>
    <w:rsid w:val="00756FBC"/>
    <w:rsid w:val="0075733E"/>
    <w:rsid w:val="007605E0"/>
    <w:rsid w:val="007618E8"/>
    <w:rsid w:val="00761960"/>
    <w:rsid w:val="0076263B"/>
    <w:rsid w:val="007636EF"/>
    <w:rsid w:val="007650C5"/>
    <w:rsid w:val="00765627"/>
    <w:rsid w:val="007665D5"/>
    <w:rsid w:val="007669AA"/>
    <w:rsid w:val="00767141"/>
    <w:rsid w:val="007716C8"/>
    <w:rsid w:val="00771827"/>
    <w:rsid w:val="00771B17"/>
    <w:rsid w:val="007725DA"/>
    <w:rsid w:val="0077436F"/>
    <w:rsid w:val="00774D3F"/>
    <w:rsid w:val="00775216"/>
    <w:rsid w:val="00775BA2"/>
    <w:rsid w:val="00776C3F"/>
    <w:rsid w:val="00777D51"/>
    <w:rsid w:val="00780725"/>
    <w:rsid w:val="00780948"/>
    <w:rsid w:val="00782051"/>
    <w:rsid w:val="00782821"/>
    <w:rsid w:val="00783068"/>
    <w:rsid w:val="00783724"/>
    <w:rsid w:val="0078375B"/>
    <w:rsid w:val="007842A8"/>
    <w:rsid w:val="00784CDC"/>
    <w:rsid w:val="0078602E"/>
    <w:rsid w:val="0078619B"/>
    <w:rsid w:val="0078713B"/>
    <w:rsid w:val="007871C5"/>
    <w:rsid w:val="00787868"/>
    <w:rsid w:val="00787BCF"/>
    <w:rsid w:val="00787D69"/>
    <w:rsid w:val="007907FD"/>
    <w:rsid w:val="007913DF"/>
    <w:rsid w:val="00791842"/>
    <w:rsid w:val="00791FEA"/>
    <w:rsid w:val="00792417"/>
    <w:rsid w:val="00792BA6"/>
    <w:rsid w:val="00792C35"/>
    <w:rsid w:val="007943CC"/>
    <w:rsid w:val="00794CA3"/>
    <w:rsid w:val="00794CF6"/>
    <w:rsid w:val="0079546C"/>
    <w:rsid w:val="007957AC"/>
    <w:rsid w:val="007962CF"/>
    <w:rsid w:val="00797190"/>
    <w:rsid w:val="00797560"/>
    <w:rsid w:val="00797D10"/>
    <w:rsid w:val="007A04A7"/>
    <w:rsid w:val="007A0C97"/>
    <w:rsid w:val="007A0CBD"/>
    <w:rsid w:val="007A1264"/>
    <w:rsid w:val="007A1553"/>
    <w:rsid w:val="007A1735"/>
    <w:rsid w:val="007A211C"/>
    <w:rsid w:val="007A2831"/>
    <w:rsid w:val="007A29A5"/>
    <w:rsid w:val="007A401A"/>
    <w:rsid w:val="007A49CB"/>
    <w:rsid w:val="007A4D4D"/>
    <w:rsid w:val="007A532E"/>
    <w:rsid w:val="007A63E5"/>
    <w:rsid w:val="007A6D00"/>
    <w:rsid w:val="007A7998"/>
    <w:rsid w:val="007B010F"/>
    <w:rsid w:val="007B051A"/>
    <w:rsid w:val="007B05F0"/>
    <w:rsid w:val="007B0819"/>
    <w:rsid w:val="007B21D3"/>
    <w:rsid w:val="007B255C"/>
    <w:rsid w:val="007B27D6"/>
    <w:rsid w:val="007B3145"/>
    <w:rsid w:val="007B346D"/>
    <w:rsid w:val="007B3927"/>
    <w:rsid w:val="007B3DB0"/>
    <w:rsid w:val="007B4498"/>
    <w:rsid w:val="007B4F8A"/>
    <w:rsid w:val="007B52BD"/>
    <w:rsid w:val="007B5351"/>
    <w:rsid w:val="007B6408"/>
    <w:rsid w:val="007B65F9"/>
    <w:rsid w:val="007B6A17"/>
    <w:rsid w:val="007B7090"/>
    <w:rsid w:val="007B7A86"/>
    <w:rsid w:val="007B7B11"/>
    <w:rsid w:val="007C01A5"/>
    <w:rsid w:val="007C0B31"/>
    <w:rsid w:val="007C11D1"/>
    <w:rsid w:val="007C1719"/>
    <w:rsid w:val="007C1C96"/>
    <w:rsid w:val="007C2863"/>
    <w:rsid w:val="007C311D"/>
    <w:rsid w:val="007C3186"/>
    <w:rsid w:val="007C382D"/>
    <w:rsid w:val="007C45DD"/>
    <w:rsid w:val="007C4BEF"/>
    <w:rsid w:val="007C5394"/>
    <w:rsid w:val="007C6999"/>
    <w:rsid w:val="007C6E09"/>
    <w:rsid w:val="007C6E6A"/>
    <w:rsid w:val="007C7F87"/>
    <w:rsid w:val="007D0715"/>
    <w:rsid w:val="007D0C79"/>
    <w:rsid w:val="007D11FA"/>
    <w:rsid w:val="007D1A41"/>
    <w:rsid w:val="007D21A5"/>
    <w:rsid w:val="007D24BD"/>
    <w:rsid w:val="007D2ACD"/>
    <w:rsid w:val="007D2E2F"/>
    <w:rsid w:val="007D2ED2"/>
    <w:rsid w:val="007D3379"/>
    <w:rsid w:val="007D400F"/>
    <w:rsid w:val="007D5569"/>
    <w:rsid w:val="007D56EE"/>
    <w:rsid w:val="007D7949"/>
    <w:rsid w:val="007D7D11"/>
    <w:rsid w:val="007E0610"/>
    <w:rsid w:val="007E0B7D"/>
    <w:rsid w:val="007E129A"/>
    <w:rsid w:val="007E151F"/>
    <w:rsid w:val="007E1931"/>
    <w:rsid w:val="007E1965"/>
    <w:rsid w:val="007E1C26"/>
    <w:rsid w:val="007E1D86"/>
    <w:rsid w:val="007E29EE"/>
    <w:rsid w:val="007E2D93"/>
    <w:rsid w:val="007E35D3"/>
    <w:rsid w:val="007E3D8A"/>
    <w:rsid w:val="007E49A8"/>
    <w:rsid w:val="007F02E0"/>
    <w:rsid w:val="007F1A54"/>
    <w:rsid w:val="007F1F2A"/>
    <w:rsid w:val="007F3A7F"/>
    <w:rsid w:val="007F4C5B"/>
    <w:rsid w:val="007F4CE9"/>
    <w:rsid w:val="007F55D2"/>
    <w:rsid w:val="007F561D"/>
    <w:rsid w:val="007F615D"/>
    <w:rsid w:val="007F6D0F"/>
    <w:rsid w:val="007F7100"/>
    <w:rsid w:val="007F7393"/>
    <w:rsid w:val="00801B6B"/>
    <w:rsid w:val="00801F04"/>
    <w:rsid w:val="00803914"/>
    <w:rsid w:val="008049DB"/>
    <w:rsid w:val="00805026"/>
    <w:rsid w:val="0080507A"/>
    <w:rsid w:val="0080524D"/>
    <w:rsid w:val="008059AD"/>
    <w:rsid w:val="00806451"/>
    <w:rsid w:val="0080653D"/>
    <w:rsid w:val="00806715"/>
    <w:rsid w:val="00806B8B"/>
    <w:rsid w:val="00807AED"/>
    <w:rsid w:val="00810764"/>
    <w:rsid w:val="0081098D"/>
    <w:rsid w:val="00811246"/>
    <w:rsid w:val="0081202B"/>
    <w:rsid w:val="008124ED"/>
    <w:rsid w:val="0081303D"/>
    <w:rsid w:val="00813899"/>
    <w:rsid w:val="00813D34"/>
    <w:rsid w:val="00813DB5"/>
    <w:rsid w:val="008146C3"/>
    <w:rsid w:val="00814B7E"/>
    <w:rsid w:val="00815388"/>
    <w:rsid w:val="00815B8E"/>
    <w:rsid w:val="0081792C"/>
    <w:rsid w:val="008211B9"/>
    <w:rsid w:val="008222E3"/>
    <w:rsid w:val="00822741"/>
    <w:rsid w:val="0082313F"/>
    <w:rsid w:val="008231B6"/>
    <w:rsid w:val="00823B31"/>
    <w:rsid w:val="00823C10"/>
    <w:rsid w:val="00823D34"/>
    <w:rsid w:val="0082423A"/>
    <w:rsid w:val="0082436C"/>
    <w:rsid w:val="00824973"/>
    <w:rsid w:val="00824B1D"/>
    <w:rsid w:val="00824C3D"/>
    <w:rsid w:val="008256B2"/>
    <w:rsid w:val="008268B3"/>
    <w:rsid w:val="00827701"/>
    <w:rsid w:val="00827792"/>
    <w:rsid w:val="008278A0"/>
    <w:rsid w:val="00827FE8"/>
    <w:rsid w:val="008307BE"/>
    <w:rsid w:val="008308F9"/>
    <w:rsid w:val="00831BDB"/>
    <w:rsid w:val="0083218D"/>
    <w:rsid w:val="008337E3"/>
    <w:rsid w:val="00833F2D"/>
    <w:rsid w:val="008343C1"/>
    <w:rsid w:val="00834D9C"/>
    <w:rsid w:val="00836088"/>
    <w:rsid w:val="0083635C"/>
    <w:rsid w:val="00837217"/>
    <w:rsid w:val="00837A5F"/>
    <w:rsid w:val="00841021"/>
    <w:rsid w:val="00841714"/>
    <w:rsid w:val="00844456"/>
    <w:rsid w:val="00844C3D"/>
    <w:rsid w:val="00845063"/>
    <w:rsid w:val="00846071"/>
    <w:rsid w:val="00846D40"/>
    <w:rsid w:val="00846E30"/>
    <w:rsid w:val="008472EA"/>
    <w:rsid w:val="008475AD"/>
    <w:rsid w:val="008502A9"/>
    <w:rsid w:val="00851FF3"/>
    <w:rsid w:val="0085367E"/>
    <w:rsid w:val="00854292"/>
    <w:rsid w:val="00854880"/>
    <w:rsid w:val="00855393"/>
    <w:rsid w:val="008563F0"/>
    <w:rsid w:val="008566D7"/>
    <w:rsid w:val="00856808"/>
    <w:rsid w:val="00857625"/>
    <w:rsid w:val="00860F99"/>
    <w:rsid w:val="008611C1"/>
    <w:rsid w:val="00863197"/>
    <w:rsid w:val="008644D9"/>
    <w:rsid w:val="00864C8D"/>
    <w:rsid w:val="00864D8F"/>
    <w:rsid w:val="00864E07"/>
    <w:rsid w:val="00865841"/>
    <w:rsid w:val="00865A11"/>
    <w:rsid w:val="00865E18"/>
    <w:rsid w:val="00866409"/>
    <w:rsid w:val="0086663F"/>
    <w:rsid w:val="00866E23"/>
    <w:rsid w:val="00871508"/>
    <w:rsid w:val="00872351"/>
    <w:rsid w:val="00872E1A"/>
    <w:rsid w:val="00872ED5"/>
    <w:rsid w:val="008739D2"/>
    <w:rsid w:val="00873DD2"/>
    <w:rsid w:val="008754A9"/>
    <w:rsid w:val="00875649"/>
    <w:rsid w:val="00875DDF"/>
    <w:rsid w:val="00875FF2"/>
    <w:rsid w:val="008768BA"/>
    <w:rsid w:val="00877168"/>
    <w:rsid w:val="0087720D"/>
    <w:rsid w:val="008772F9"/>
    <w:rsid w:val="00880391"/>
    <w:rsid w:val="008808BD"/>
    <w:rsid w:val="00880B42"/>
    <w:rsid w:val="00882497"/>
    <w:rsid w:val="008827F5"/>
    <w:rsid w:val="00882BF3"/>
    <w:rsid w:val="00883E43"/>
    <w:rsid w:val="00883F41"/>
    <w:rsid w:val="00884461"/>
    <w:rsid w:val="008850D6"/>
    <w:rsid w:val="008851BF"/>
    <w:rsid w:val="0088579A"/>
    <w:rsid w:val="00885AB5"/>
    <w:rsid w:val="008864C4"/>
    <w:rsid w:val="00887255"/>
    <w:rsid w:val="00890317"/>
    <w:rsid w:val="0089137C"/>
    <w:rsid w:val="00891CEB"/>
    <w:rsid w:val="008923C6"/>
    <w:rsid w:val="00892425"/>
    <w:rsid w:val="008928A1"/>
    <w:rsid w:val="00892B9F"/>
    <w:rsid w:val="00893863"/>
    <w:rsid w:val="00893D77"/>
    <w:rsid w:val="00893ED3"/>
    <w:rsid w:val="008949D7"/>
    <w:rsid w:val="00894D03"/>
    <w:rsid w:val="00895909"/>
    <w:rsid w:val="00895B0A"/>
    <w:rsid w:val="00895BAC"/>
    <w:rsid w:val="008969D9"/>
    <w:rsid w:val="008973A8"/>
    <w:rsid w:val="00897CFF"/>
    <w:rsid w:val="00897FEF"/>
    <w:rsid w:val="008A0114"/>
    <w:rsid w:val="008A0404"/>
    <w:rsid w:val="008A102F"/>
    <w:rsid w:val="008A1174"/>
    <w:rsid w:val="008A1216"/>
    <w:rsid w:val="008A1C5A"/>
    <w:rsid w:val="008A24EB"/>
    <w:rsid w:val="008A2719"/>
    <w:rsid w:val="008A28D8"/>
    <w:rsid w:val="008A3452"/>
    <w:rsid w:val="008A3531"/>
    <w:rsid w:val="008A3E97"/>
    <w:rsid w:val="008A450E"/>
    <w:rsid w:val="008A4C0E"/>
    <w:rsid w:val="008A4E07"/>
    <w:rsid w:val="008A5409"/>
    <w:rsid w:val="008A547A"/>
    <w:rsid w:val="008A5C9A"/>
    <w:rsid w:val="008A608E"/>
    <w:rsid w:val="008A60C6"/>
    <w:rsid w:val="008A7C30"/>
    <w:rsid w:val="008B0475"/>
    <w:rsid w:val="008B0634"/>
    <w:rsid w:val="008B08A2"/>
    <w:rsid w:val="008B1173"/>
    <w:rsid w:val="008B1C18"/>
    <w:rsid w:val="008B239F"/>
    <w:rsid w:val="008B41CE"/>
    <w:rsid w:val="008B438F"/>
    <w:rsid w:val="008B47BE"/>
    <w:rsid w:val="008B48FE"/>
    <w:rsid w:val="008B4CF4"/>
    <w:rsid w:val="008B4E2D"/>
    <w:rsid w:val="008B5B18"/>
    <w:rsid w:val="008B5E2F"/>
    <w:rsid w:val="008B6D9C"/>
    <w:rsid w:val="008B7A5D"/>
    <w:rsid w:val="008C016E"/>
    <w:rsid w:val="008C101E"/>
    <w:rsid w:val="008C1855"/>
    <w:rsid w:val="008C269F"/>
    <w:rsid w:val="008C28CA"/>
    <w:rsid w:val="008C4032"/>
    <w:rsid w:val="008C560C"/>
    <w:rsid w:val="008C5A65"/>
    <w:rsid w:val="008C5B32"/>
    <w:rsid w:val="008C5B59"/>
    <w:rsid w:val="008C5CEC"/>
    <w:rsid w:val="008C6701"/>
    <w:rsid w:val="008C6C2F"/>
    <w:rsid w:val="008C7CEF"/>
    <w:rsid w:val="008C7E8F"/>
    <w:rsid w:val="008C7EA1"/>
    <w:rsid w:val="008D07EA"/>
    <w:rsid w:val="008D0DCA"/>
    <w:rsid w:val="008D1496"/>
    <w:rsid w:val="008D149F"/>
    <w:rsid w:val="008D1968"/>
    <w:rsid w:val="008D1DC3"/>
    <w:rsid w:val="008D210C"/>
    <w:rsid w:val="008D2C3A"/>
    <w:rsid w:val="008D4996"/>
    <w:rsid w:val="008D4D5E"/>
    <w:rsid w:val="008D6DAD"/>
    <w:rsid w:val="008D7D61"/>
    <w:rsid w:val="008D7E07"/>
    <w:rsid w:val="008D7E93"/>
    <w:rsid w:val="008E2E8C"/>
    <w:rsid w:val="008E36C7"/>
    <w:rsid w:val="008E3CB5"/>
    <w:rsid w:val="008E3D92"/>
    <w:rsid w:val="008E5592"/>
    <w:rsid w:val="008E6DF6"/>
    <w:rsid w:val="008F0528"/>
    <w:rsid w:val="008F09EB"/>
    <w:rsid w:val="008F1455"/>
    <w:rsid w:val="008F1553"/>
    <w:rsid w:val="008F36C4"/>
    <w:rsid w:val="008F382B"/>
    <w:rsid w:val="008F399D"/>
    <w:rsid w:val="008F449C"/>
    <w:rsid w:val="008F4540"/>
    <w:rsid w:val="008F4759"/>
    <w:rsid w:val="008F4C74"/>
    <w:rsid w:val="008F5476"/>
    <w:rsid w:val="008F5757"/>
    <w:rsid w:val="008F5A16"/>
    <w:rsid w:val="008F6641"/>
    <w:rsid w:val="008F6E5C"/>
    <w:rsid w:val="0090043F"/>
    <w:rsid w:val="00900508"/>
    <w:rsid w:val="00901461"/>
    <w:rsid w:val="00901593"/>
    <w:rsid w:val="00901F7D"/>
    <w:rsid w:val="00902679"/>
    <w:rsid w:val="00902ABE"/>
    <w:rsid w:val="00902D9E"/>
    <w:rsid w:val="00904644"/>
    <w:rsid w:val="009048AC"/>
    <w:rsid w:val="00904D05"/>
    <w:rsid w:val="00904E9A"/>
    <w:rsid w:val="00905DBE"/>
    <w:rsid w:val="009074EB"/>
    <w:rsid w:val="00907665"/>
    <w:rsid w:val="00907813"/>
    <w:rsid w:val="00907D3F"/>
    <w:rsid w:val="009106EA"/>
    <w:rsid w:val="00910B72"/>
    <w:rsid w:val="00911A3C"/>
    <w:rsid w:val="009122CD"/>
    <w:rsid w:val="00912E1B"/>
    <w:rsid w:val="00913B02"/>
    <w:rsid w:val="009140C2"/>
    <w:rsid w:val="00914BC0"/>
    <w:rsid w:val="00915908"/>
    <w:rsid w:val="009165FC"/>
    <w:rsid w:val="0091669B"/>
    <w:rsid w:val="00916BF8"/>
    <w:rsid w:val="009201A8"/>
    <w:rsid w:val="0092056F"/>
    <w:rsid w:val="00920706"/>
    <w:rsid w:val="00921AE5"/>
    <w:rsid w:val="00922124"/>
    <w:rsid w:val="00922FD9"/>
    <w:rsid w:val="00923440"/>
    <w:rsid w:val="00923923"/>
    <w:rsid w:val="00923F17"/>
    <w:rsid w:val="00924431"/>
    <w:rsid w:val="00924593"/>
    <w:rsid w:val="00925126"/>
    <w:rsid w:val="009260C4"/>
    <w:rsid w:val="0092651B"/>
    <w:rsid w:val="00926AB1"/>
    <w:rsid w:val="009270D2"/>
    <w:rsid w:val="009279BD"/>
    <w:rsid w:val="00927D79"/>
    <w:rsid w:val="00927E2B"/>
    <w:rsid w:val="00930882"/>
    <w:rsid w:val="00931E3A"/>
    <w:rsid w:val="00931F64"/>
    <w:rsid w:val="009329AB"/>
    <w:rsid w:val="0093362F"/>
    <w:rsid w:val="00933C26"/>
    <w:rsid w:val="00933C4E"/>
    <w:rsid w:val="0093517D"/>
    <w:rsid w:val="00935212"/>
    <w:rsid w:val="00935E03"/>
    <w:rsid w:val="00935F78"/>
    <w:rsid w:val="0093669F"/>
    <w:rsid w:val="0093782D"/>
    <w:rsid w:val="009378A3"/>
    <w:rsid w:val="00937944"/>
    <w:rsid w:val="0094000F"/>
    <w:rsid w:val="00940B1B"/>
    <w:rsid w:val="00940EF5"/>
    <w:rsid w:val="00940F30"/>
    <w:rsid w:val="00942090"/>
    <w:rsid w:val="009420B6"/>
    <w:rsid w:val="009423B7"/>
    <w:rsid w:val="0094251C"/>
    <w:rsid w:val="00942BEF"/>
    <w:rsid w:val="00942C6C"/>
    <w:rsid w:val="00944823"/>
    <w:rsid w:val="00944BD7"/>
    <w:rsid w:val="009455E0"/>
    <w:rsid w:val="00946147"/>
    <w:rsid w:val="00946295"/>
    <w:rsid w:val="0094631C"/>
    <w:rsid w:val="0094632C"/>
    <w:rsid w:val="0094666A"/>
    <w:rsid w:val="009476AA"/>
    <w:rsid w:val="009509C0"/>
    <w:rsid w:val="00951952"/>
    <w:rsid w:val="00952292"/>
    <w:rsid w:val="0095314F"/>
    <w:rsid w:val="0095368F"/>
    <w:rsid w:val="009536D0"/>
    <w:rsid w:val="00953CC2"/>
    <w:rsid w:val="00953E64"/>
    <w:rsid w:val="00954D47"/>
    <w:rsid w:val="00954D93"/>
    <w:rsid w:val="00954E2A"/>
    <w:rsid w:val="0095571A"/>
    <w:rsid w:val="00955FB7"/>
    <w:rsid w:val="00957342"/>
    <w:rsid w:val="00957B57"/>
    <w:rsid w:val="00960356"/>
    <w:rsid w:val="009625B6"/>
    <w:rsid w:val="00962A5D"/>
    <w:rsid w:val="009642CB"/>
    <w:rsid w:val="009643CE"/>
    <w:rsid w:val="009656E4"/>
    <w:rsid w:val="00966325"/>
    <w:rsid w:val="00966845"/>
    <w:rsid w:val="00970154"/>
    <w:rsid w:val="00970ADD"/>
    <w:rsid w:val="00970E6E"/>
    <w:rsid w:val="00971420"/>
    <w:rsid w:val="00971778"/>
    <w:rsid w:val="0097183B"/>
    <w:rsid w:val="00971860"/>
    <w:rsid w:val="00971F75"/>
    <w:rsid w:val="009729E0"/>
    <w:rsid w:val="0097354A"/>
    <w:rsid w:val="00974C50"/>
    <w:rsid w:val="00975332"/>
    <w:rsid w:val="009776DE"/>
    <w:rsid w:val="00980024"/>
    <w:rsid w:val="009804D0"/>
    <w:rsid w:val="00980540"/>
    <w:rsid w:val="009807FB"/>
    <w:rsid w:val="0098118D"/>
    <w:rsid w:val="00983ACD"/>
    <w:rsid w:val="00985704"/>
    <w:rsid w:val="0098656F"/>
    <w:rsid w:val="0098698E"/>
    <w:rsid w:val="00987554"/>
    <w:rsid w:val="0098757A"/>
    <w:rsid w:val="009876F2"/>
    <w:rsid w:val="009907D1"/>
    <w:rsid w:val="009908D2"/>
    <w:rsid w:val="00990B3C"/>
    <w:rsid w:val="0099240B"/>
    <w:rsid w:val="0099263E"/>
    <w:rsid w:val="00992CD0"/>
    <w:rsid w:val="009931A1"/>
    <w:rsid w:val="00993F7E"/>
    <w:rsid w:val="0099438D"/>
    <w:rsid w:val="009949FA"/>
    <w:rsid w:val="00994B41"/>
    <w:rsid w:val="00994B70"/>
    <w:rsid w:val="00995049"/>
    <w:rsid w:val="0099515F"/>
    <w:rsid w:val="00995C63"/>
    <w:rsid w:val="0099627D"/>
    <w:rsid w:val="0099645F"/>
    <w:rsid w:val="00996CB6"/>
    <w:rsid w:val="009975F0"/>
    <w:rsid w:val="00997E16"/>
    <w:rsid w:val="00997EDE"/>
    <w:rsid w:val="00997F8D"/>
    <w:rsid w:val="009A0135"/>
    <w:rsid w:val="009A095E"/>
    <w:rsid w:val="009A0ABC"/>
    <w:rsid w:val="009A0B15"/>
    <w:rsid w:val="009A0BDA"/>
    <w:rsid w:val="009A174C"/>
    <w:rsid w:val="009A2325"/>
    <w:rsid w:val="009A246B"/>
    <w:rsid w:val="009A309F"/>
    <w:rsid w:val="009A3A51"/>
    <w:rsid w:val="009A4030"/>
    <w:rsid w:val="009A497F"/>
    <w:rsid w:val="009A55E8"/>
    <w:rsid w:val="009A6991"/>
    <w:rsid w:val="009A73D8"/>
    <w:rsid w:val="009A7A89"/>
    <w:rsid w:val="009B0353"/>
    <w:rsid w:val="009B04A4"/>
    <w:rsid w:val="009B083F"/>
    <w:rsid w:val="009B096C"/>
    <w:rsid w:val="009B0DA8"/>
    <w:rsid w:val="009B0DA9"/>
    <w:rsid w:val="009B0F12"/>
    <w:rsid w:val="009B1519"/>
    <w:rsid w:val="009B172E"/>
    <w:rsid w:val="009B2DEF"/>
    <w:rsid w:val="009B4C3F"/>
    <w:rsid w:val="009B53BA"/>
    <w:rsid w:val="009B561C"/>
    <w:rsid w:val="009C02E7"/>
    <w:rsid w:val="009C06F8"/>
    <w:rsid w:val="009C07C3"/>
    <w:rsid w:val="009C14E6"/>
    <w:rsid w:val="009C15BA"/>
    <w:rsid w:val="009C182C"/>
    <w:rsid w:val="009C23E8"/>
    <w:rsid w:val="009C36AD"/>
    <w:rsid w:val="009C3797"/>
    <w:rsid w:val="009C3873"/>
    <w:rsid w:val="009C3F00"/>
    <w:rsid w:val="009C410B"/>
    <w:rsid w:val="009C45C4"/>
    <w:rsid w:val="009C4798"/>
    <w:rsid w:val="009C5065"/>
    <w:rsid w:val="009C51AA"/>
    <w:rsid w:val="009C562F"/>
    <w:rsid w:val="009C566E"/>
    <w:rsid w:val="009C576E"/>
    <w:rsid w:val="009C5823"/>
    <w:rsid w:val="009C7445"/>
    <w:rsid w:val="009C74DA"/>
    <w:rsid w:val="009D1030"/>
    <w:rsid w:val="009D1978"/>
    <w:rsid w:val="009D2ABC"/>
    <w:rsid w:val="009D402F"/>
    <w:rsid w:val="009D43E6"/>
    <w:rsid w:val="009D4ED2"/>
    <w:rsid w:val="009D504A"/>
    <w:rsid w:val="009D5386"/>
    <w:rsid w:val="009D5D41"/>
    <w:rsid w:val="009D68D2"/>
    <w:rsid w:val="009D6FEC"/>
    <w:rsid w:val="009D77F6"/>
    <w:rsid w:val="009D7BA6"/>
    <w:rsid w:val="009E01A3"/>
    <w:rsid w:val="009E0563"/>
    <w:rsid w:val="009E0B1C"/>
    <w:rsid w:val="009E161D"/>
    <w:rsid w:val="009E1CA8"/>
    <w:rsid w:val="009E2800"/>
    <w:rsid w:val="009E28B4"/>
    <w:rsid w:val="009E28DE"/>
    <w:rsid w:val="009E2DDF"/>
    <w:rsid w:val="009E334A"/>
    <w:rsid w:val="009E3461"/>
    <w:rsid w:val="009E65BE"/>
    <w:rsid w:val="009E6CBC"/>
    <w:rsid w:val="009E7EC5"/>
    <w:rsid w:val="009F1885"/>
    <w:rsid w:val="009F1BEE"/>
    <w:rsid w:val="009F23BC"/>
    <w:rsid w:val="009F2FC5"/>
    <w:rsid w:val="009F3259"/>
    <w:rsid w:val="009F36FF"/>
    <w:rsid w:val="009F384E"/>
    <w:rsid w:val="009F391D"/>
    <w:rsid w:val="009F3E27"/>
    <w:rsid w:val="009F44C5"/>
    <w:rsid w:val="009F45B2"/>
    <w:rsid w:val="009F503C"/>
    <w:rsid w:val="009F74B8"/>
    <w:rsid w:val="009F7D68"/>
    <w:rsid w:val="00A00100"/>
    <w:rsid w:val="00A00D21"/>
    <w:rsid w:val="00A014E1"/>
    <w:rsid w:val="00A01A2D"/>
    <w:rsid w:val="00A02934"/>
    <w:rsid w:val="00A034AE"/>
    <w:rsid w:val="00A03B61"/>
    <w:rsid w:val="00A03BAB"/>
    <w:rsid w:val="00A03D91"/>
    <w:rsid w:val="00A04FE7"/>
    <w:rsid w:val="00A063A9"/>
    <w:rsid w:val="00A0640F"/>
    <w:rsid w:val="00A06D48"/>
    <w:rsid w:val="00A06E4F"/>
    <w:rsid w:val="00A06FC4"/>
    <w:rsid w:val="00A07221"/>
    <w:rsid w:val="00A07445"/>
    <w:rsid w:val="00A07AFA"/>
    <w:rsid w:val="00A10224"/>
    <w:rsid w:val="00A1031C"/>
    <w:rsid w:val="00A10967"/>
    <w:rsid w:val="00A11405"/>
    <w:rsid w:val="00A1140B"/>
    <w:rsid w:val="00A12488"/>
    <w:rsid w:val="00A1311F"/>
    <w:rsid w:val="00A1392E"/>
    <w:rsid w:val="00A142BA"/>
    <w:rsid w:val="00A1458C"/>
    <w:rsid w:val="00A148FD"/>
    <w:rsid w:val="00A15304"/>
    <w:rsid w:val="00A16C7E"/>
    <w:rsid w:val="00A2013C"/>
    <w:rsid w:val="00A20769"/>
    <w:rsid w:val="00A20A8F"/>
    <w:rsid w:val="00A21F45"/>
    <w:rsid w:val="00A22199"/>
    <w:rsid w:val="00A22DC6"/>
    <w:rsid w:val="00A22DD5"/>
    <w:rsid w:val="00A2525D"/>
    <w:rsid w:val="00A2636A"/>
    <w:rsid w:val="00A269B7"/>
    <w:rsid w:val="00A26CCC"/>
    <w:rsid w:val="00A26F0C"/>
    <w:rsid w:val="00A27CD6"/>
    <w:rsid w:val="00A27F36"/>
    <w:rsid w:val="00A3162A"/>
    <w:rsid w:val="00A31DA2"/>
    <w:rsid w:val="00A32E22"/>
    <w:rsid w:val="00A3367D"/>
    <w:rsid w:val="00A33D79"/>
    <w:rsid w:val="00A33FFD"/>
    <w:rsid w:val="00A343B9"/>
    <w:rsid w:val="00A348CF"/>
    <w:rsid w:val="00A35829"/>
    <w:rsid w:val="00A35E8D"/>
    <w:rsid w:val="00A363D6"/>
    <w:rsid w:val="00A37F61"/>
    <w:rsid w:val="00A401FB"/>
    <w:rsid w:val="00A40D4B"/>
    <w:rsid w:val="00A40F58"/>
    <w:rsid w:val="00A411A7"/>
    <w:rsid w:val="00A420B3"/>
    <w:rsid w:val="00A432AC"/>
    <w:rsid w:val="00A439DC"/>
    <w:rsid w:val="00A43F49"/>
    <w:rsid w:val="00A447F4"/>
    <w:rsid w:val="00A44B3B"/>
    <w:rsid w:val="00A44D94"/>
    <w:rsid w:val="00A44E58"/>
    <w:rsid w:val="00A45F4F"/>
    <w:rsid w:val="00A46DDD"/>
    <w:rsid w:val="00A47DCC"/>
    <w:rsid w:val="00A47F3E"/>
    <w:rsid w:val="00A503B9"/>
    <w:rsid w:val="00A50A33"/>
    <w:rsid w:val="00A50B64"/>
    <w:rsid w:val="00A51B77"/>
    <w:rsid w:val="00A51E68"/>
    <w:rsid w:val="00A52042"/>
    <w:rsid w:val="00A52BE4"/>
    <w:rsid w:val="00A52D08"/>
    <w:rsid w:val="00A52D23"/>
    <w:rsid w:val="00A54D5F"/>
    <w:rsid w:val="00A54EA9"/>
    <w:rsid w:val="00A5718B"/>
    <w:rsid w:val="00A57836"/>
    <w:rsid w:val="00A57D30"/>
    <w:rsid w:val="00A603A7"/>
    <w:rsid w:val="00A606D5"/>
    <w:rsid w:val="00A6081C"/>
    <w:rsid w:val="00A60C60"/>
    <w:rsid w:val="00A60EE9"/>
    <w:rsid w:val="00A617D3"/>
    <w:rsid w:val="00A63EF8"/>
    <w:rsid w:val="00A656A2"/>
    <w:rsid w:val="00A65C30"/>
    <w:rsid w:val="00A65E4C"/>
    <w:rsid w:val="00A66A34"/>
    <w:rsid w:val="00A66BE4"/>
    <w:rsid w:val="00A678AF"/>
    <w:rsid w:val="00A679E8"/>
    <w:rsid w:val="00A70110"/>
    <w:rsid w:val="00A7040E"/>
    <w:rsid w:val="00A71109"/>
    <w:rsid w:val="00A71725"/>
    <w:rsid w:val="00A71E27"/>
    <w:rsid w:val="00A72641"/>
    <w:rsid w:val="00A735E8"/>
    <w:rsid w:val="00A73C09"/>
    <w:rsid w:val="00A73D81"/>
    <w:rsid w:val="00A73F96"/>
    <w:rsid w:val="00A75C8F"/>
    <w:rsid w:val="00A763FC"/>
    <w:rsid w:val="00A77F39"/>
    <w:rsid w:val="00A801DB"/>
    <w:rsid w:val="00A802F1"/>
    <w:rsid w:val="00A81338"/>
    <w:rsid w:val="00A83052"/>
    <w:rsid w:val="00A83CBC"/>
    <w:rsid w:val="00A84227"/>
    <w:rsid w:val="00A84425"/>
    <w:rsid w:val="00A844E0"/>
    <w:rsid w:val="00A84B1B"/>
    <w:rsid w:val="00A85B3A"/>
    <w:rsid w:val="00A85C2E"/>
    <w:rsid w:val="00A8721A"/>
    <w:rsid w:val="00A874AA"/>
    <w:rsid w:val="00A877BF"/>
    <w:rsid w:val="00A87831"/>
    <w:rsid w:val="00A90B46"/>
    <w:rsid w:val="00A91DB6"/>
    <w:rsid w:val="00A92AA7"/>
    <w:rsid w:val="00A92E58"/>
    <w:rsid w:val="00A93830"/>
    <w:rsid w:val="00A93E06"/>
    <w:rsid w:val="00A9400E"/>
    <w:rsid w:val="00A94967"/>
    <w:rsid w:val="00A94E27"/>
    <w:rsid w:val="00A954B4"/>
    <w:rsid w:val="00A9586B"/>
    <w:rsid w:val="00A95D87"/>
    <w:rsid w:val="00A96107"/>
    <w:rsid w:val="00A96516"/>
    <w:rsid w:val="00A97048"/>
    <w:rsid w:val="00A979D4"/>
    <w:rsid w:val="00AA002C"/>
    <w:rsid w:val="00AA17EA"/>
    <w:rsid w:val="00AA1889"/>
    <w:rsid w:val="00AA2478"/>
    <w:rsid w:val="00AA2C51"/>
    <w:rsid w:val="00AA3117"/>
    <w:rsid w:val="00AA3181"/>
    <w:rsid w:val="00AA3FAF"/>
    <w:rsid w:val="00AA6FA4"/>
    <w:rsid w:val="00AA790D"/>
    <w:rsid w:val="00AA79DA"/>
    <w:rsid w:val="00AA7B81"/>
    <w:rsid w:val="00AA7E2E"/>
    <w:rsid w:val="00AA7F31"/>
    <w:rsid w:val="00AB0198"/>
    <w:rsid w:val="00AB03D6"/>
    <w:rsid w:val="00AB0DB1"/>
    <w:rsid w:val="00AB2308"/>
    <w:rsid w:val="00AB2F2E"/>
    <w:rsid w:val="00AB31EF"/>
    <w:rsid w:val="00AB3701"/>
    <w:rsid w:val="00AB39B7"/>
    <w:rsid w:val="00AB4918"/>
    <w:rsid w:val="00AB4D45"/>
    <w:rsid w:val="00AB54ED"/>
    <w:rsid w:val="00AB6521"/>
    <w:rsid w:val="00AB6643"/>
    <w:rsid w:val="00AB6873"/>
    <w:rsid w:val="00AC013A"/>
    <w:rsid w:val="00AC0AF2"/>
    <w:rsid w:val="00AC0ECF"/>
    <w:rsid w:val="00AC1127"/>
    <w:rsid w:val="00AC1747"/>
    <w:rsid w:val="00AC315D"/>
    <w:rsid w:val="00AC37CE"/>
    <w:rsid w:val="00AC3CA8"/>
    <w:rsid w:val="00AC3F6C"/>
    <w:rsid w:val="00AC4E74"/>
    <w:rsid w:val="00AC59FA"/>
    <w:rsid w:val="00AC5B24"/>
    <w:rsid w:val="00AC5B44"/>
    <w:rsid w:val="00AC5B61"/>
    <w:rsid w:val="00AC5DAD"/>
    <w:rsid w:val="00AC64A6"/>
    <w:rsid w:val="00AC6A70"/>
    <w:rsid w:val="00AC74A0"/>
    <w:rsid w:val="00AC7A34"/>
    <w:rsid w:val="00AC7BF3"/>
    <w:rsid w:val="00AD0768"/>
    <w:rsid w:val="00AD1565"/>
    <w:rsid w:val="00AD193C"/>
    <w:rsid w:val="00AD1CAE"/>
    <w:rsid w:val="00AD233A"/>
    <w:rsid w:val="00AD2711"/>
    <w:rsid w:val="00AD2F7E"/>
    <w:rsid w:val="00AD372C"/>
    <w:rsid w:val="00AD5DB7"/>
    <w:rsid w:val="00AD666A"/>
    <w:rsid w:val="00AD6AE1"/>
    <w:rsid w:val="00AD712B"/>
    <w:rsid w:val="00AD7AFC"/>
    <w:rsid w:val="00AE093E"/>
    <w:rsid w:val="00AE138C"/>
    <w:rsid w:val="00AE3282"/>
    <w:rsid w:val="00AE36A3"/>
    <w:rsid w:val="00AE3F8C"/>
    <w:rsid w:val="00AE409B"/>
    <w:rsid w:val="00AE70B5"/>
    <w:rsid w:val="00AE7666"/>
    <w:rsid w:val="00AE797B"/>
    <w:rsid w:val="00AE7E88"/>
    <w:rsid w:val="00AF04CE"/>
    <w:rsid w:val="00AF0E9A"/>
    <w:rsid w:val="00AF1659"/>
    <w:rsid w:val="00AF1F0B"/>
    <w:rsid w:val="00AF2403"/>
    <w:rsid w:val="00AF30A2"/>
    <w:rsid w:val="00AF41C0"/>
    <w:rsid w:val="00AF45CD"/>
    <w:rsid w:val="00AF5427"/>
    <w:rsid w:val="00AF5675"/>
    <w:rsid w:val="00AF5FED"/>
    <w:rsid w:val="00AF65BF"/>
    <w:rsid w:val="00AF6CDD"/>
    <w:rsid w:val="00AF6F90"/>
    <w:rsid w:val="00AF7A67"/>
    <w:rsid w:val="00AF7C17"/>
    <w:rsid w:val="00B00A22"/>
    <w:rsid w:val="00B0180B"/>
    <w:rsid w:val="00B0189A"/>
    <w:rsid w:val="00B01CFB"/>
    <w:rsid w:val="00B024A8"/>
    <w:rsid w:val="00B02868"/>
    <w:rsid w:val="00B02B1B"/>
    <w:rsid w:val="00B03389"/>
    <w:rsid w:val="00B03F8A"/>
    <w:rsid w:val="00B04DC7"/>
    <w:rsid w:val="00B052C0"/>
    <w:rsid w:val="00B0600E"/>
    <w:rsid w:val="00B06322"/>
    <w:rsid w:val="00B07D79"/>
    <w:rsid w:val="00B07DC9"/>
    <w:rsid w:val="00B10646"/>
    <w:rsid w:val="00B110C6"/>
    <w:rsid w:val="00B1170E"/>
    <w:rsid w:val="00B11AD7"/>
    <w:rsid w:val="00B11EEE"/>
    <w:rsid w:val="00B12706"/>
    <w:rsid w:val="00B1281E"/>
    <w:rsid w:val="00B12884"/>
    <w:rsid w:val="00B12BA2"/>
    <w:rsid w:val="00B14943"/>
    <w:rsid w:val="00B158AB"/>
    <w:rsid w:val="00B15C23"/>
    <w:rsid w:val="00B160F7"/>
    <w:rsid w:val="00B16371"/>
    <w:rsid w:val="00B1644C"/>
    <w:rsid w:val="00B16D3A"/>
    <w:rsid w:val="00B17020"/>
    <w:rsid w:val="00B178F9"/>
    <w:rsid w:val="00B20054"/>
    <w:rsid w:val="00B20AD8"/>
    <w:rsid w:val="00B210E3"/>
    <w:rsid w:val="00B22497"/>
    <w:rsid w:val="00B228D9"/>
    <w:rsid w:val="00B233F4"/>
    <w:rsid w:val="00B236E7"/>
    <w:rsid w:val="00B24064"/>
    <w:rsid w:val="00B240A4"/>
    <w:rsid w:val="00B251C1"/>
    <w:rsid w:val="00B257B6"/>
    <w:rsid w:val="00B2607C"/>
    <w:rsid w:val="00B26DB4"/>
    <w:rsid w:val="00B26F9B"/>
    <w:rsid w:val="00B2755A"/>
    <w:rsid w:val="00B27C37"/>
    <w:rsid w:val="00B30114"/>
    <w:rsid w:val="00B3043A"/>
    <w:rsid w:val="00B30539"/>
    <w:rsid w:val="00B3118E"/>
    <w:rsid w:val="00B318DD"/>
    <w:rsid w:val="00B31B6E"/>
    <w:rsid w:val="00B324A2"/>
    <w:rsid w:val="00B32F42"/>
    <w:rsid w:val="00B32FA1"/>
    <w:rsid w:val="00B3301D"/>
    <w:rsid w:val="00B3350B"/>
    <w:rsid w:val="00B33744"/>
    <w:rsid w:val="00B33834"/>
    <w:rsid w:val="00B33D71"/>
    <w:rsid w:val="00B34574"/>
    <w:rsid w:val="00B350E2"/>
    <w:rsid w:val="00B35660"/>
    <w:rsid w:val="00B356A1"/>
    <w:rsid w:val="00B35A42"/>
    <w:rsid w:val="00B360EF"/>
    <w:rsid w:val="00B36194"/>
    <w:rsid w:val="00B370C9"/>
    <w:rsid w:val="00B40D9C"/>
    <w:rsid w:val="00B4311C"/>
    <w:rsid w:val="00B43742"/>
    <w:rsid w:val="00B445A8"/>
    <w:rsid w:val="00B454C4"/>
    <w:rsid w:val="00B4607A"/>
    <w:rsid w:val="00B46484"/>
    <w:rsid w:val="00B469C8"/>
    <w:rsid w:val="00B46F4E"/>
    <w:rsid w:val="00B47233"/>
    <w:rsid w:val="00B479DB"/>
    <w:rsid w:val="00B500B5"/>
    <w:rsid w:val="00B50891"/>
    <w:rsid w:val="00B522B0"/>
    <w:rsid w:val="00B52759"/>
    <w:rsid w:val="00B52F1A"/>
    <w:rsid w:val="00B531BC"/>
    <w:rsid w:val="00B53843"/>
    <w:rsid w:val="00B54490"/>
    <w:rsid w:val="00B54644"/>
    <w:rsid w:val="00B5464D"/>
    <w:rsid w:val="00B54A27"/>
    <w:rsid w:val="00B54F17"/>
    <w:rsid w:val="00B56456"/>
    <w:rsid w:val="00B56FB6"/>
    <w:rsid w:val="00B570B3"/>
    <w:rsid w:val="00B5732C"/>
    <w:rsid w:val="00B60945"/>
    <w:rsid w:val="00B61037"/>
    <w:rsid w:val="00B63226"/>
    <w:rsid w:val="00B633D4"/>
    <w:rsid w:val="00B63627"/>
    <w:rsid w:val="00B63804"/>
    <w:rsid w:val="00B63E06"/>
    <w:rsid w:val="00B6411C"/>
    <w:rsid w:val="00B64668"/>
    <w:rsid w:val="00B64A61"/>
    <w:rsid w:val="00B65E71"/>
    <w:rsid w:val="00B663F6"/>
    <w:rsid w:val="00B6665A"/>
    <w:rsid w:val="00B66A0F"/>
    <w:rsid w:val="00B67D8E"/>
    <w:rsid w:val="00B70CA8"/>
    <w:rsid w:val="00B70D96"/>
    <w:rsid w:val="00B72A7E"/>
    <w:rsid w:val="00B72B9E"/>
    <w:rsid w:val="00B74252"/>
    <w:rsid w:val="00B743BA"/>
    <w:rsid w:val="00B746B1"/>
    <w:rsid w:val="00B74BE2"/>
    <w:rsid w:val="00B76A08"/>
    <w:rsid w:val="00B771C6"/>
    <w:rsid w:val="00B77283"/>
    <w:rsid w:val="00B77AFD"/>
    <w:rsid w:val="00B80AE7"/>
    <w:rsid w:val="00B80F35"/>
    <w:rsid w:val="00B818BC"/>
    <w:rsid w:val="00B82016"/>
    <w:rsid w:val="00B8220B"/>
    <w:rsid w:val="00B823A2"/>
    <w:rsid w:val="00B828D4"/>
    <w:rsid w:val="00B82DDD"/>
    <w:rsid w:val="00B83B45"/>
    <w:rsid w:val="00B84199"/>
    <w:rsid w:val="00B8559F"/>
    <w:rsid w:val="00B856DA"/>
    <w:rsid w:val="00B8664E"/>
    <w:rsid w:val="00B9061E"/>
    <w:rsid w:val="00B922C4"/>
    <w:rsid w:val="00B93573"/>
    <w:rsid w:val="00B9392C"/>
    <w:rsid w:val="00B93D83"/>
    <w:rsid w:val="00B93FBC"/>
    <w:rsid w:val="00B940AF"/>
    <w:rsid w:val="00B948B4"/>
    <w:rsid w:val="00B94D92"/>
    <w:rsid w:val="00B94E25"/>
    <w:rsid w:val="00B95990"/>
    <w:rsid w:val="00B95EEF"/>
    <w:rsid w:val="00B96AE7"/>
    <w:rsid w:val="00BA024B"/>
    <w:rsid w:val="00BA08F6"/>
    <w:rsid w:val="00BA0CC8"/>
    <w:rsid w:val="00BA0F94"/>
    <w:rsid w:val="00BA1E6C"/>
    <w:rsid w:val="00BA1F05"/>
    <w:rsid w:val="00BA2251"/>
    <w:rsid w:val="00BA22E4"/>
    <w:rsid w:val="00BA374A"/>
    <w:rsid w:val="00BA3868"/>
    <w:rsid w:val="00BA3E0B"/>
    <w:rsid w:val="00BA41FD"/>
    <w:rsid w:val="00BA62CB"/>
    <w:rsid w:val="00BA6E6E"/>
    <w:rsid w:val="00BB0487"/>
    <w:rsid w:val="00BB067B"/>
    <w:rsid w:val="00BB1563"/>
    <w:rsid w:val="00BB2DC5"/>
    <w:rsid w:val="00BB3097"/>
    <w:rsid w:val="00BB3164"/>
    <w:rsid w:val="00BB3443"/>
    <w:rsid w:val="00BB3ADE"/>
    <w:rsid w:val="00BB482D"/>
    <w:rsid w:val="00BB5F67"/>
    <w:rsid w:val="00BB6C3C"/>
    <w:rsid w:val="00BC07C5"/>
    <w:rsid w:val="00BC0868"/>
    <w:rsid w:val="00BC24FF"/>
    <w:rsid w:val="00BC296D"/>
    <w:rsid w:val="00BC2C5A"/>
    <w:rsid w:val="00BC406A"/>
    <w:rsid w:val="00BC5739"/>
    <w:rsid w:val="00BC5EA3"/>
    <w:rsid w:val="00BC5F01"/>
    <w:rsid w:val="00BC6B4E"/>
    <w:rsid w:val="00BD1D77"/>
    <w:rsid w:val="00BD1F5D"/>
    <w:rsid w:val="00BD1FC6"/>
    <w:rsid w:val="00BD301B"/>
    <w:rsid w:val="00BD31DC"/>
    <w:rsid w:val="00BD41A6"/>
    <w:rsid w:val="00BD426E"/>
    <w:rsid w:val="00BD4400"/>
    <w:rsid w:val="00BD47A0"/>
    <w:rsid w:val="00BD49DF"/>
    <w:rsid w:val="00BD55AE"/>
    <w:rsid w:val="00BD6549"/>
    <w:rsid w:val="00BD6556"/>
    <w:rsid w:val="00BD77EE"/>
    <w:rsid w:val="00BE0263"/>
    <w:rsid w:val="00BE1F8E"/>
    <w:rsid w:val="00BE2355"/>
    <w:rsid w:val="00BE281F"/>
    <w:rsid w:val="00BE32E6"/>
    <w:rsid w:val="00BE3C42"/>
    <w:rsid w:val="00BE3CAA"/>
    <w:rsid w:val="00BE493F"/>
    <w:rsid w:val="00BE5E51"/>
    <w:rsid w:val="00BE645E"/>
    <w:rsid w:val="00BF10F2"/>
    <w:rsid w:val="00BF39C7"/>
    <w:rsid w:val="00BF40F0"/>
    <w:rsid w:val="00BF457B"/>
    <w:rsid w:val="00BF58CD"/>
    <w:rsid w:val="00BF6281"/>
    <w:rsid w:val="00BF63D6"/>
    <w:rsid w:val="00BF674F"/>
    <w:rsid w:val="00BF6F98"/>
    <w:rsid w:val="00BF715A"/>
    <w:rsid w:val="00C003A5"/>
    <w:rsid w:val="00C00C9F"/>
    <w:rsid w:val="00C00F0A"/>
    <w:rsid w:val="00C012EF"/>
    <w:rsid w:val="00C0159B"/>
    <w:rsid w:val="00C0175F"/>
    <w:rsid w:val="00C02C1C"/>
    <w:rsid w:val="00C03204"/>
    <w:rsid w:val="00C03C3F"/>
    <w:rsid w:val="00C05635"/>
    <w:rsid w:val="00C05DCB"/>
    <w:rsid w:val="00C0625D"/>
    <w:rsid w:val="00C0669A"/>
    <w:rsid w:val="00C06D2A"/>
    <w:rsid w:val="00C0711B"/>
    <w:rsid w:val="00C07579"/>
    <w:rsid w:val="00C07918"/>
    <w:rsid w:val="00C10B85"/>
    <w:rsid w:val="00C10F10"/>
    <w:rsid w:val="00C11040"/>
    <w:rsid w:val="00C1189B"/>
    <w:rsid w:val="00C118DD"/>
    <w:rsid w:val="00C11B7D"/>
    <w:rsid w:val="00C11E3B"/>
    <w:rsid w:val="00C121D7"/>
    <w:rsid w:val="00C1226D"/>
    <w:rsid w:val="00C1283F"/>
    <w:rsid w:val="00C138AA"/>
    <w:rsid w:val="00C13908"/>
    <w:rsid w:val="00C145B1"/>
    <w:rsid w:val="00C151F2"/>
    <w:rsid w:val="00C1598E"/>
    <w:rsid w:val="00C15D5E"/>
    <w:rsid w:val="00C161FA"/>
    <w:rsid w:val="00C173B5"/>
    <w:rsid w:val="00C17588"/>
    <w:rsid w:val="00C176C1"/>
    <w:rsid w:val="00C17AFC"/>
    <w:rsid w:val="00C204ED"/>
    <w:rsid w:val="00C20581"/>
    <w:rsid w:val="00C209D1"/>
    <w:rsid w:val="00C20BB6"/>
    <w:rsid w:val="00C21694"/>
    <w:rsid w:val="00C219BA"/>
    <w:rsid w:val="00C21B72"/>
    <w:rsid w:val="00C21ECD"/>
    <w:rsid w:val="00C22387"/>
    <w:rsid w:val="00C2361B"/>
    <w:rsid w:val="00C24498"/>
    <w:rsid w:val="00C2459C"/>
    <w:rsid w:val="00C254B8"/>
    <w:rsid w:val="00C276C8"/>
    <w:rsid w:val="00C30B57"/>
    <w:rsid w:val="00C30B88"/>
    <w:rsid w:val="00C31A27"/>
    <w:rsid w:val="00C32509"/>
    <w:rsid w:val="00C32CA5"/>
    <w:rsid w:val="00C346EF"/>
    <w:rsid w:val="00C34945"/>
    <w:rsid w:val="00C34E7A"/>
    <w:rsid w:val="00C3504E"/>
    <w:rsid w:val="00C355B9"/>
    <w:rsid w:val="00C35F1C"/>
    <w:rsid w:val="00C364D6"/>
    <w:rsid w:val="00C36D71"/>
    <w:rsid w:val="00C378E4"/>
    <w:rsid w:val="00C40824"/>
    <w:rsid w:val="00C40EF6"/>
    <w:rsid w:val="00C41363"/>
    <w:rsid w:val="00C422DB"/>
    <w:rsid w:val="00C428B3"/>
    <w:rsid w:val="00C430C2"/>
    <w:rsid w:val="00C438B3"/>
    <w:rsid w:val="00C43FDE"/>
    <w:rsid w:val="00C44718"/>
    <w:rsid w:val="00C44C8D"/>
    <w:rsid w:val="00C4610A"/>
    <w:rsid w:val="00C4618C"/>
    <w:rsid w:val="00C47583"/>
    <w:rsid w:val="00C475CC"/>
    <w:rsid w:val="00C47BF0"/>
    <w:rsid w:val="00C47C96"/>
    <w:rsid w:val="00C50A09"/>
    <w:rsid w:val="00C519A3"/>
    <w:rsid w:val="00C51A47"/>
    <w:rsid w:val="00C54366"/>
    <w:rsid w:val="00C543A2"/>
    <w:rsid w:val="00C5465E"/>
    <w:rsid w:val="00C55469"/>
    <w:rsid w:val="00C562A6"/>
    <w:rsid w:val="00C57190"/>
    <w:rsid w:val="00C601A5"/>
    <w:rsid w:val="00C60350"/>
    <w:rsid w:val="00C60B94"/>
    <w:rsid w:val="00C61136"/>
    <w:rsid w:val="00C61604"/>
    <w:rsid w:val="00C628CA"/>
    <w:rsid w:val="00C63700"/>
    <w:rsid w:val="00C639F4"/>
    <w:rsid w:val="00C63CAD"/>
    <w:rsid w:val="00C63E0C"/>
    <w:rsid w:val="00C64226"/>
    <w:rsid w:val="00C6463B"/>
    <w:rsid w:val="00C65057"/>
    <w:rsid w:val="00C65E02"/>
    <w:rsid w:val="00C67BF0"/>
    <w:rsid w:val="00C7093C"/>
    <w:rsid w:val="00C709C9"/>
    <w:rsid w:val="00C70BC5"/>
    <w:rsid w:val="00C7277B"/>
    <w:rsid w:val="00C73DA5"/>
    <w:rsid w:val="00C73FC3"/>
    <w:rsid w:val="00C74141"/>
    <w:rsid w:val="00C742A3"/>
    <w:rsid w:val="00C74D5F"/>
    <w:rsid w:val="00C75332"/>
    <w:rsid w:val="00C76F39"/>
    <w:rsid w:val="00C77FD5"/>
    <w:rsid w:val="00C81389"/>
    <w:rsid w:val="00C83DE3"/>
    <w:rsid w:val="00C83EF7"/>
    <w:rsid w:val="00C83F2D"/>
    <w:rsid w:val="00C842C0"/>
    <w:rsid w:val="00C842C8"/>
    <w:rsid w:val="00C8641F"/>
    <w:rsid w:val="00C86731"/>
    <w:rsid w:val="00C86F98"/>
    <w:rsid w:val="00C903F3"/>
    <w:rsid w:val="00C90E96"/>
    <w:rsid w:val="00C91432"/>
    <w:rsid w:val="00C91D0B"/>
    <w:rsid w:val="00C92AF9"/>
    <w:rsid w:val="00C9318F"/>
    <w:rsid w:val="00C93B4C"/>
    <w:rsid w:val="00C943E6"/>
    <w:rsid w:val="00C953DD"/>
    <w:rsid w:val="00C957AD"/>
    <w:rsid w:val="00C964F4"/>
    <w:rsid w:val="00C96751"/>
    <w:rsid w:val="00C9682A"/>
    <w:rsid w:val="00C96D4F"/>
    <w:rsid w:val="00C973C0"/>
    <w:rsid w:val="00C979B4"/>
    <w:rsid w:val="00CA0576"/>
    <w:rsid w:val="00CA0902"/>
    <w:rsid w:val="00CA0C10"/>
    <w:rsid w:val="00CA196D"/>
    <w:rsid w:val="00CA19AE"/>
    <w:rsid w:val="00CA215B"/>
    <w:rsid w:val="00CA260F"/>
    <w:rsid w:val="00CA3527"/>
    <w:rsid w:val="00CA3616"/>
    <w:rsid w:val="00CA37DF"/>
    <w:rsid w:val="00CA385F"/>
    <w:rsid w:val="00CA4A58"/>
    <w:rsid w:val="00CA4B9E"/>
    <w:rsid w:val="00CA562A"/>
    <w:rsid w:val="00CA6498"/>
    <w:rsid w:val="00CA6B7B"/>
    <w:rsid w:val="00CA6E33"/>
    <w:rsid w:val="00CA6FE4"/>
    <w:rsid w:val="00CA719C"/>
    <w:rsid w:val="00CA7434"/>
    <w:rsid w:val="00CA7CB4"/>
    <w:rsid w:val="00CB1BDE"/>
    <w:rsid w:val="00CB2D78"/>
    <w:rsid w:val="00CB34AA"/>
    <w:rsid w:val="00CB361B"/>
    <w:rsid w:val="00CB387D"/>
    <w:rsid w:val="00CB4131"/>
    <w:rsid w:val="00CB4543"/>
    <w:rsid w:val="00CB4DFB"/>
    <w:rsid w:val="00CB5738"/>
    <w:rsid w:val="00CB6027"/>
    <w:rsid w:val="00CB7936"/>
    <w:rsid w:val="00CB7D22"/>
    <w:rsid w:val="00CC0BD2"/>
    <w:rsid w:val="00CC11CB"/>
    <w:rsid w:val="00CC34FC"/>
    <w:rsid w:val="00CC3809"/>
    <w:rsid w:val="00CC3BDE"/>
    <w:rsid w:val="00CC402C"/>
    <w:rsid w:val="00CC4116"/>
    <w:rsid w:val="00CC4252"/>
    <w:rsid w:val="00CC4FD9"/>
    <w:rsid w:val="00CC584D"/>
    <w:rsid w:val="00CC7032"/>
    <w:rsid w:val="00CC7449"/>
    <w:rsid w:val="00CC77A2"/>
    <w:rsid w:val="00CC7A54"/>
    <w:rsid w:val="00CD09C3"/>
    <w:rsid w:val="00CD0C6E"/>
    <w:rsid w:val="00CD0F1D"/>
    <w:rsid w:val="00CD1E11"/>
    <w:rsid w:val="00CD2696"/>
    <w:rsid w:val="00CD3684"/>
    <w:rsid w:val="00CD40DB"/>
    <w:rsid w:val="00CD45A5"/>
    <w:rsid w:val="00CD5399"/>
    <w:rsid w:val="00CD7111"/>
    <w:rsid w:val="00CD77E8"/>
    <w:rsid w:val="00CE021B"/>
    <w:rsid w:val="00CE0F1C"/>
    <w:rsid w:val="00CE2F6C"/>
    <w:rsid w:val="00CE383A"/>
    <w:rsid w:val="00CE4D23"/>
    <w:rsid w:val="00CE575D"/>
    <w:rsid w:val="00CE5FE6"/>
    <w:rsid w:val="00CE6420"/>
    <w:rsid w:val="00CE6F8F"/>
    <w:rsid w:val="00CE72F0"/>
    <w:rsid w:val="00CE7B62"/>
    <w:rsid w:val="00CE7CC2"/>
    <w:rsid w:val="00CE7CD4"/>
    <w:rsid w:val="00CF0D60"/>
    <w:rsid w:val="00CF16C1"/>
    <w:rsid w:val="00CF184B"/>
    <w:rsid w:val="00CF2F17"/>
    <w:rsid w:val="00CF2F7D"/>
    <w:rsid w:val="00CF61A2"/>
    <w:rsid w:val="00CF61B7"/>
    <w:rsid w:val="00CF6F71"/>
    <w:rsid w:val="00CF732E"/>
    <w:rsid w:val="00D0024B"/>
    <w:rsid w:val="00D00386"/>
    <w:rsid w:val="00D005AB"/>
    <w:rsid w:val="00D00E41"/>
    <w:rsid w:val="00D01122"/>
    <w:rsid w:val="00D01EC7"/>
    <w:rsid w:val="00D02E8E"/>
    <w:rsid w:val="00D036B2"/>
    <w:rsid w:val="00D03DB7"/>
    <w:rsid w:val="00D047D8"/>
    <w:rsid w:val="00D0671A"/>
    <w:rsid w:val="00D072CC"/>
    <w:rsid w:val="00D0737C"/>
    <w:rsid w:val="00D07D76"/>
    <w:rsid w:val="00D10544"/>
    <w:rsid w:val="00D10C91"/>
    <w:rsid w:val="00D11956"/>
    <w:rsid w:val="00D12347"/>
    <w:rsid w:val="00D12509"/>
    <w:rsid w:val="00D1297A"/>
    <w:rsid w:val="00D12F58"/>
    <w:rsid w:val="00D1307D"/>
    <w:rsid w:val="00D139BB"/>
    <w:rsid w:val="00D13F0E"/>
    <w:rsid w:val="00D14B01"/>
    <w:rsid w:val="00D15958"/>
    <w:rsid w:val="00D16266"/>
    <w:rsid w:val="00D16406"/>
    <w:rsid w:val="00D169EC"/>
    <w:rsid w:val="00D16C70"/>
    <w:rsid w:val="00D17358"/>
    <w:rsid w:val="00D17764"/>
    <w:rsid w:val="00D17DB0"/>
    <w:rsid w:val="00D2064A"/>
    <w:rsid w:val="00D21156"/>
    <w:rsid w:val="00D213E7"/>
    <w:rsid w:val="00D21BE3"/>
    <w:rsid w:val="00D220B0"/>
    <w:rsid w:val="00D229FC"/>
    <w:rsid w:val="00D22A37"/>
    <w:rsid w:val="00D22F4E"/>
    <w:rsid w:val="00D241BD"/>
    <w:rsid w:val="00D2450F"/>
    <w:rsid w:val="00D26766"/>
    <w:rsid w:val="00D26EB5"/>
    <w:rsid w:val="00D27376"/>
    <w:rsid w:val="00D278F5"/>
    <w:rsid w:val="00D27A8A"/>
    <w:rsid w:val="00D30EBA"/>
    <w:rsid w:val="00D3135C"/>
    <w:rsid w:val="00D32C8F"/>
    <w:rsid w:val="00D33379"/>
    <w:rsid w:val="00D339EC"/>
    <w:rsid w:val="00D33B69"/>
    <w:rsid w:val="00D35212"/>
    <w:rsid w:val="00D3528A"/>
    <w:rsid w:val="00D35962"/>
    <w:rsid w:val="00D35FAC"/>
    <w:rsid w:val="00D3724C"/>
    <w:rsid w:val="00D37B4F"/>
    <w:rsid w:val="00D37C93"/>
    <w:rsid w:val="00D37D74"/>
    <w:rsid w:val="00D37D96"/>
    <w:rsid w:val="00D42B13"/>
    <w:rsid w:val="00D43E85"/>
    <w:rsid w:val="00D44786"/>
    <w:rsid w:val="00D44E6F"/>
    <w:rsid w:val="00D46415"/>
    <w:rsid w:val="00D47AE5"/>
    <w:rsid w:val="00D50640"/>
    <w:rsid w:val="00D50777"/>
    <w:rsid w:val="00D50C7F"/>
    <w:rsid w:val="00D50D21"/>
    <w:rsid w:val="00D51F48"/>
    <w:rsid w:val="00D525B6"/>
    <w:rsid w:val="00D53049"/>
    <w:rsid w:val="00D53961"/>
    <w:rsid w:val="00D54E9A"/>
    <w:rsid w:val="00D55324"/>
    <w:rsid w:val="00D558BD"/>
    <w:rsid w:val="00D55A0E"/>
    <w:rsid w:val="00D5683B"/>
    <w:rsid w:val="00D5733C"/>
    <w:rsid w:val="00D575E5"/>
    <w:rsid w:val="00D57A58"/>
    <w:rsid w:val="00D57B09"/>
    <w:rsid w:val="00D60E27"/>
    <w:rsid w:val="00D60EB4"/>
    <w:rsid w:val="00D6135F"/>
    <w:rsid w:val="00D61847"/>
    <w:rsid w:val="00D61EF1"/>
    <w:rsid w:val="00D61FA7"/>
    <w:rsid w:val="00D61FDA"/>
    <w:rsid w:val="00D62A9C"/>
    <w:rsid w:val="00D62BA6"/>
    <w:rsid w:val="00D63B4B"/>
    <w:rsid w:val="00D63F0A"/>
    <w:rsid w:val="00D641A8"/>
    <w:rsid w:val="00D648B2"/>
    <w:rsid w:val="00D654AE"/>
    <w:rsid w:val="00D65D70"/>
    <w:rsid w:val="00D66EF9"/>
    <w:rsid w:val="00D701EA"/>
    <w:rsid w:val="00D70CF0"/>
    <w:rsid w:val="00D70FC3"/>
    <w:rsid w:val="00D720BC"/>
    <w:rsid w:val="00D73320"/>
    <w:rsid w:val="00D73A33"/>
    <w:rsid w:val="00D741B1"/>
    <w:rsid w:val="00D7431A"/>
    <w:rsid w:val="00D747F4"/>
    <w:rsid w:val="00D75619"/>
    <w:rsid w:val="00D75D62"/>
    <w:rsid w:val="00D75D99"/>
    <w:rsid w:val="00D766A9"/>
    <w:rsid w:val="00D76F05"/>
    <w:rsid w:val="00D76FAA"/>
    <w:rsid w:val="00D774D9"/>
    <w:rsid w:val="00D7771F"/>
    <w:rsid w:val="00D77EA4"/>
    <w:rsid w:val="00D803E8"/>
    <w:rsid w:val="00D80939"/>
    <w:rsid w:val="00D80B20"/>
    <w:rsid w:val="00D80DF4"/>
    <w:rsid w:val="00D810C4"/>
    <w:rsid w:val="00D81790"/>
    <w:rsid w:val="00D819FC"/>
    <w:rsid w:val="00D836AA"/>
    <w:rsid w:val="00D83D0E"/>
    <w:rsid w:val="00D83DDE"/>
    <w:rsid w:val="00D849B0"/>
    <w:rsid w:val="00D84B32"/>
    <w:rsid w:val="00D84BD8"/>
    <w:rsid w:val="00D84EB4"/>
    <w:rsid w:val="00D8605A"/>
    <w:rsid w:val="00D86E8E"/>
    <w:rsid w:val="00D87440"/>
    <w:rsid w:val="00D8758E"/>
    <w:rsid w:val="00D87B52"/>
    <w:rsid w:val="00D90904"/>
    <w:rsid w:val="00D90A61"/>
    <w:rsid w:val="00D9105C"/>
    <w:rsid w:val="00D92082"/>
    <w:rsid w:val="00D93579"/>
    <w:rsid w:val="00D93E02"/>
    <w:rsid w:val="00D94238"/>
    <w:rsid w:val="00D970AA"/>
    <w:rsid w:val="00D97E30"/>
    <w:rsid w:val="00DA03B4"/>
    <w:rsid w:val="00DA13F3"/>
    <w:rsid w:val="00DA159A"/>
    <w:rsid w:val="00DA16E7"/>
    <w:rsid w:val="00DA16F7"/>
    <w:rsid w:val="00DA183B"/>
    <w:rsid w:val="00DA20E4"/>
    <w:rsid w:val="00DA2707"/>
    <w:rsid w:val="00DA29AF"/>
    <w:rsid w:val="00DA2B79"/>
    <w:rsid w:val="00DA2DAF"/>
    <w:rsid w:val="00DA3037"/>
    <w:rsid w:val="00DA3D1C"/>
    <w:rsid w:val="00DA4500"/>
    <w:rsid w:val="00DA4B9B"/>
    <w:rsid w:val="00DA4DFB"/>
    <w:rsid w:val="00DA50D6"/>
    <w:rsid w:val="00DA51EB"/>
    <w:rsid w:val="00DA5FF1"/>
    <w:rsid w:val="00DA6190"/>
    <w:rsid w:val="00DA61FC"/>
    <w:rsid w:val="00DA7152"/>
    <w:rsid w:val="00DA78FD"/>
    <w:rsid w:val="00DA7C6F"/>
    <w:rsid w:val="00DB0163"/>
    <w:rsid w:val="00DB08D1"/>
    <w:rsid w:val="00DB1122"/>
    <w:rsid w:val="00DB1A2D"/>
    <w:rsid w:val="00DB2162"/>
    <w:rsid w:val="00DB2208"/>
    <w:rsid w:val="00DB2F10"/>
    <w:rsid w:val="00DB2F1F"/>
    <w:rsid w:val="00DB5F84"/>
    <w:rsid w:val="00DB67A4"/>
    <w:rsid w:val="00DC05FD"/>
    <w:rsid w:val="00DC0D7F"/>
    <w:rsid w:val="00DC0EBD"/>
    <w:rsid w:val="00DC15B6"/>
    <w:rsid w:val="00DC1641"/>
    <w:rsid w:val="00DC24D8"/>
    <w:rsid w:val="00DC2D9A"/>
    <w:rsid w:val="00DC2F35"/>
    <w:rsid w:val="00DC3244"/>
    <w:rsid w:val="00DC36CD"/>
    <w:rsid w:val="00DC3CDB"/>
    <w:rsid w:val="00DC3DCC"/>
    <w:rsid w:val="00DC3F02"/>
    <w:rsid w:val="00DC403E"/>
    <w:rsid w:val="00DC4AE3"/>
    <w:rsid w:val="00DC532F"/>
    <w:rsid w:val="00DC57B5"/>
    <w:rsid w:val="00DC5D31"/>
    <w:rsid w:val="00DC64C1"/>
    <w:rsid w:val="00DC6B7D"/>
    <w:rsid w:val="00DC724C"/>
    <w:rsid w:val="00DC7A40"/>
    <w:rsid w:val="00DC7C05"/>
    <w:rsid w:val="00DC7FAF"/>
    <w:rsid w:val="00DD018E"/>
    <w:rsid w:val="00DD0B9B"/>
    <w:rsid w:val="00DD19FB"/>
    <w:rsid w:val="00DD19FE"/>
    <w:rsid w:val="00DD207C"/>
    <w:rsid w:val="00DD26EE"/>
    <w:rsid w:val="00DD2E46"/>
    <w:rsid w:val="00DD3BC6"/>
    <w:rsid w:val="00DD3D97"/>
    <w:rsid w:val="00DD3E9F"/>
    <w:rsid w:val="00DD4323"/>
    <w:rsid w:val="00DD4448"/>
    <w:rsid w:val="00DD4C7C"/>
    <w:rsid w:val="00DD6AED"/>
    <w:rsid w:val="00DD7120"/>
    <w:rsid w:val="00DD7AA6"/>
    <w:rsid w:val="00DE17FD"/>
    <w:rsid w:val="00DE1A0F"/>
    <w:rsid w:val="00DE1E18"/>
    <w:rsid w:val="00DE2114"/>
    <w:rsid w:val="00DE32D0"/>
    <w:rsid w:val="00DE3712"/>
    <w:rsid w:val="00DE3C91"/>
    <w:rsid w:val="00DE41B7"/>
    <w:rsid w:val="00DE467A"/>
    <w:rsid w:val="00DE580A"/>
    <w:rsid w:val="00DF033F"/>
    <w:rsid w:val="00DF1CAA"/>
    <w:rsid w:val="00DF1F15"/>
    <w:rsid w:val="00DF222B"/>
    <w:rsid w:val="00DF2A7A"/>
    <w:rsid w:val="00DF4338"/>
    <w:rsid w:val="00DF4605"/>
    <w:rsid w:val="00DF4830"/>
    <w:rsid w:val="00DF4D37"/>
    <w:rsid w:val="00DF61A7"/>
    <w:rsid w:val="00DF66C6"/>
    <w:rsid w:val="00DF6927"/>
    <w:rsid w:val="00DF6E39"/>
    <w:rsid w:val="00DF6E8E"/>
    <w:rsid w:val="00DF7A9F"/>
    <w:rsid w:val="00DF7AF1"/>
    <w:rsid w:val="00DF7C96"/>
    <w:rsid w:val="00DF7D00"/>
    <w:rsid w:val="00E0120A"/>
    <w:rsid w:val="00E01BFD"/>
    <w:rsid w:val="00E022BA"/>
    <w:rsid w:val="00E036AC"/>
    <w:rsid w:val="00E03E28"/>
    <w:rsid w:val="00E0408F"/>
    <w:rsid w:val="00E05693"/>
    <w:rsid w:val="00E072AF"/>
    <w:rsid w:val="00E07513"/>
    <w:rsid w:val="00E11EB2"/>
    <w:rsid w:val="00E12F8A"/>
    <w:rsid w:val="00E13CDF"/>
    <w:rsid w:val="00E143F4"/>
    <w:rsid w:val="00E15238"/>
    <w:rsid w:val="00E20042"/>
    <w:rsid w:val="00E203AB"/>
    <w:rsid w:val="00E206F8"/>
    <w:rsid w:val="00E22945"/>
    <w:rsid w:val="00E252D7"/>
    <w:rsid w:val="00E2598E"/>
    <w:rsid w:val="00E26551"/>
    <w:rsid w:val="00E26604"/>
    <w:rsid w:val="00E26D5E"/>
    <w:rsid w:val="00E26DBB"/>
    <w:rsid w:val="00E30862"/>
    <w:rsid w:val="00E30A64"/>
    <w:rsid w:val="00E32EC7"/>
    <w:rsid w:val="00E332A4"/>
    <w:rsid w:val="00E33AC3"/>
    <w:rsid w:val="00E34041"/>
    <w:rsid w:val="00E34597"/>
    <w:rsid w:val="00E351BC"/>
    <w:rsid w:val="00E35666"/>
    <w:rsid w:val="00E35EFD"/>
    <w:rsid w:val="00E37B8C"/>
    <w:rsid w:val="00E41167"/>
    <w:rsid w:val="00E4157D"/>
    <w:rsid w:val="00E42576"/>
    <w:rsid w:val="00E42827"/>
    <w:rsid w:val="00E42853"/>
    <w:rsid w:val="00E42C87"/>
    <w:rsid w:val="00E42CA3"/>
    <w:rsid w:val="00E42CBC"/>
    <w:rsid w:val="00E436F7"/>
    <w:rsid w:val="00E43C1F"/>
    <w:rsid w:val="00E44A70"/>
    <w:rsid w:val="00E463CF"/>
    <w:rsid w:val="00E46F67"/>
    <w:rsid w:val="00E47C4E"/>
    <w:rsid w:val="00E50987"/>
    <w:rsid w:val="00E50FF8"/>
    <w:rsid w:val="00E51124"/>
    <w:rsid w:val="00E516C1"/>
    <w:rsid w:val="00E519CC"/>
    <w:rsid w:val="00E519F5"/>
    <w:rsid w:val="00E51F07"/>
    <w:rsid w:val="00E53862"/>
    <w:rsid w:val="00E53A64"/>
    <w:rsid w:val="00E54C61"/>
    <w:rsid w:val="00E54F2A"/>
    <w:rsid w:val="00E5587A"/>
    <w:rsid w:val="00E57E44"/>
    <w:rsid w:val="00E6016A"/>
    <w:rsid w:val="00E6062E"/>
    <w:rsid w:val="00E6214C"/>
    <w:rsid w:val="00E624E8"/>
    <w:rsid w:val="00E62C50"/>
    <w:rsid w:val="00E63F2D"/>
    <w:rsid w:val="00E6451F"/>
    <w:rsid w:val="00E64734"/>
    <w:rsid w:val="00E64F32"/>
    <w:rsid w:val="00E64F8B"/>
    <w:rsid w:val="00E6705F"/>
    <w:rsid w:val="00E67990"/>
    <w:rsid w:val="00E67D1D"/>
    <w:rsid w:val="00E71304"/>
    <w:rsid w:val="00E7172B"/>
    <w:rsid w:val="00E733AD"/>
    <w:rsid w:val="00E73C4D"/>
    <w:rsid w:val="00E7480A"/>
    <w:rsid w:val="00E76446"/>
    <w:rsid w:val="00E76665"/>
    <w:rsid w:val="00E76B00"/>
    <w:rsid w:val="00E76F4C"/>
    <w:rsid w:val="00E773D4"/>
    <w:rsid w:val="00E779C7"/>
    <w:rsid w:val="00E77CEA"/>
    <w:rsid w:val="00E77E65"/>
    <w:rsid w:val="00E77EB1"/>
    <w:rsid w:val="00E80138"/>
    <w:rsid w:val="00E80D09"/>
    <w:rsid w:val="00E8211F"/>
    <w:rsid w:val="00E82936"/>
    <w:rsid w:val="00E82A01"/>
    <w:rsid w:val="00E82B79"/>
    <w:rsid w:val="00E83EF2"/>
    <w:rsid w:val="00E84066"/>
    <w:rsid w:val="00E843C2"/>
    <w:rsid w:val="00E8464B"/>
    <w:rsid w:val="00E84969"/>
    <w:rsid w:val="00E84AA6"/>
    <w:rsid w:val="00E85DBC"/>
    <w:rsid w:val="00E900AB"/>
    <w:rsid w:val="00E91133"/>
    <w:rsid w:val="00E915DD"/>
    <w:rsid w:val="00E91FD7"/>
    <w:rsid w:val="00E923EA"/>
    <w:rsid w:val="00E92518"/>
    <w:rsid w:val="00E928AF"/>
    <w:rsid w:val="00E93E27"/>
    <w:rsid w:val="00E94217"/>
    <w:rsid w:val="00E94221"/>
    <w:rsid w:val="00E957C4"/>
    <w:rsid w:val="00E966F8"/>
    <w:rsid w:val="00E97256"/>
    <w:rsid w:val="00E974F2"/>
    <w:rsid w:val="00E97821"/>
    <w:rsid w:val="00E9788E"/>
    <w:rsid w:val="00E9798B"/>
    <w:rsid w:val="00E97B3A"/>
    <w:rsid w:val="00EA0294"/>
    <w:rsid w:val="00EA032E"/>
    <w:rsid w:val="00EA1CA6"/>
    <w:rsid w:val="00EA1E29"/>
    <w:rsid w:val="00EA3893"/>
    <w:rsid w:val="00EA3CAD"/>
    <w:rsid w:val="00EA3FCF"/>
    <w:rsid w:val="00EA4E12"/>
    <w:rsid w:val="00EA5760"/>
    <w:rsid w:val="00EA5AC1"/>
    <w:rsid w:val="00EA7677"/>
    <w:rsid w:val="00EA7686"/>
    <w:rsid w:val="00EA76AD"/>
    <w:rsid w:val="00EB0237"/>
    <w:rsid w:val="00EB063D"/>
    <w:rsid w:val="00EB11BD"/>
    <w:rsid w:val="00EB11F5"/>
    <w:rsid w:val="00EB1ABE"/>
    <w:rsid w:val="00EB1F51"/>
    <w:rsid w:val="00EB2A77"/>
    <w:rsid w:val="00EB2C2E"/>
    <w:rsid w:val="00EB31B6"/>
    <w:rsid w:val="00EB3F98"/>
    <w:rsid w:val="00EB4C56"/>
    <w:rsid w:val="00EB4FAD"/>
    <w:rsid w:val="00EB502E"/>
    <w:rsid w:val="00EB60F7"/>
    <w:rsid w:val="00EB636C"/>
    <w:rsid w:val="00EB64F8"/>
    <w:rsid w:val="00EB6E67"/>
    <w:rsid w:val="00EB74C0"/>
    <w:rsid w:val="00EB7612"/>
    <w:rsid w:val="00EC0019"/>
    <w:rsid w:val="00EC0401"/>
    <w:rsid w:val="00EC0993"/>
    <w:rsid w:val="00EC0A67"/>
    <w:rsid w:val="00EC1920"/>
    <w:rsid w:val="00EC19BD"/>
    <w:rsid w:val="00EC1B1B"/>
    <w:rsid w:val="00EC248B"/>
    <w:rsid w:val="00EC2F31"/>
    <w:rsid w:val="00EC30F9"/>
    <w:rsid w:val="00EC3677"/>
    <w:rsid w:val="00EC36A2"/>
    <w:rsid w:val="00EC3F72"/>
    <w:rsid w:val="00EC3FD0"/>
    <w:rsid w:val="00EC42CA"/>
    <w:rsid w:val="00EC588B"/>
    <w:rsid w:val="00EC58DB"/>
    <w:rsid w:val="00EC6E16"/>
    <w:rsid w:val="00EC72FB"/>
    <w:rsid w:val="00EC7DBE"/>
    <w:rsid w:val="00ED02CC"/>
    <w:rsid w:val="00ED03EA"/>
    <w:rsid w:val="00ED137D"/>
    <w:rsid w:val="00ED194D"/>
    <w:rsid w:val="00ED211F"/>
    <w:rsid w:val="00ED21C2"/>
    <w:rsid w:val="00ED3484"/>
    <w:rsid w:val="00ED39D9"/>
    <w:rsid w:val="00ED5E39"/>
    <w:rsid w:val="00ED5F8F"/>
    <w:rsid w:val="00EE025E"/>
    <w:rsid w:val="00EE09D9"/>
    <w:rsid w:val="00EE1137"/>
    <w:rsid w:val="00EE2A2E"/>
    <w:rsid w:val="00EE2D72"/>
    <w:rsid w:val="00EE2EC5"/>
    <w:rsid w:val="00EE475C"/>
    <w:rsid w:val="00EE4ECE"/>
    <w:rsid w:val="00EE593A"/>
    <w:rsid w:val="00EE59F4"/>
    <w:rsid w:val="00EE62BF"/>
    <w:rsid w:val="00EE652D"/>
    <w:rsid w:val="00EE6F00"/>
    <w:rsid w:val="00EF02C1"/>
    <w:rsid w:val="00EF0C0D"/>
    <w:rsid w:val="00EF1E4F"/>
    <w:rsid w:val="00EF1EC6"/>
    <w:rsid w:val="00EF2698"/>
    <w:rsid w:val="00EF2E34"/>
    <w:rsid w:val="00EF3393"/>
    <w:rsid w:val="00EF3395"/>
    <w:rsid w:val="00EF33C1"/>
    <w:rsid w:val="00EF3799"/>
    <w:rsid w:val="00EF3B68"/>
    <w:rsid w:val="00EF3E44"/>
    <w:rsid w:val="00EF410D"/>
    <w:rsid w:val="00EF496F"/>
    <w:rsid w:val="00EF4D87"/>
    <w:rsid w:val="00EF56C1"/>
    <w:rsid w:val="00EF583A"/>
    <w:rsid w:val="00EF5CE4"/>
    <w:rsid w:val="00EF69C4"/>
    <w:rsid w:val="00EF6DBB"/>
    <w:rsid w:val="00EF72CD"/>
    <w:rsid w:val="00F00899"/>
    <w:rsid w:val="00F0105E"/>
    <w:rsid w:val="00F01865"/>
    <w:rsid w:val="00F02827"/>
    <w:rsid w:val="00F0294C"/>
    <w:rsid w:val="00F02A4A"/>
    <w:rsid w:val="00F02FFF"/>
    <w:rsid w:val="00F03594"/>
    <w:rsid w:val="00F03AD4"/>
    <w:rsid w:val="00F04095"/>
    <w:rsid w:val="00F050F1"/>
    <w:rsid w:val="00F06819"/>
    <w:rsid w:val="00F0717F"/>
    <w:rsid w:val="00F07A4A"/>
    <w:rsid w:val="00F109E8"/>
    <w:rsid w:val="00F111E2"/>
    <w:rsid w:val="00F115BE"/>
    <w:rsid w:val="00F11AF3"/>
    <w:rsid w:val="00F11B7C"/>
    <w:rsid w:val="00F12D78"/>
    <w:rsid w:val="00F13217"/>
    <w:rsid w:val="00F1452D"/>
    <w:rsid w:val="00F157A9"/>
    <w:rsid w:val="00F17355"/>
    <w:rsid w:val="00F20212"/>
    <w:rsid w:val="00F203E9"/>
    <w:rsid w:val="00F2088A"/>
    <w:rsid w:val="00F208D2"/>
    <w:rsid w:val="00F20E54"/>
    <w:rsid w:val="00F215D9"/>
    <w:rsid w:val="00F219B6"/>
    <w:rsid w:val="00F21A9C"/>
    <w:rsid w:val="00F21E2A"/>
    <w:rsid w:val="00F21EA4"/>
    <w:rsid w:val="00F21EFE"/>
    <w:rsid w:val="00F225C4"/>
    <w:rsid w:val="00F22BD7"/>
    <w:rsid w:val="00F23C83"/>
    <w:rsid w:val="00F2470D"/>
    <w:rsid w:val="00F24F8C"/>
    <w:rsid w:val="00F26F7F"/>
    <w:rsid w:val="00F31615"/>
    <w:rsid w:val="00F34745"/>
    <w:rsid w:val="00F3474C"/>
    <w:rsid w:val="00F35383"/>
    <w:rsid w:val="00F35BC1"/>
    <w:rsid w:val="00F361E9"/>
    <w:rsid w:val="00F362FB"/>
    <w:rsid w:val="00F3715A"/>
    <w:rsid w:val="00F378A4"/>
    <w:rsid w:val="00F37E2B"/>
    <w:rsid w:val="00F40BF7"/>
    <w:rsid w:val="00F413F0"/>
    <w:rsid w:val="00F421CD"/>
    <w:rsid w:val="00F42BE3"/>
    <w:rsid w:val="00F43EF7"/>
    <w:rsid w:val="00F44BD0"/>
    <w:rsid w:val="00F457C5"/>
    <w:rsid w:val="00F46221"/>
    <w:rsid w:val="00F46731"/>
    <w:rsid w:val="00F4721C"/>
    <w:rsid w:val="00F477F8"/>
    <w:rsid w:val="00F479AE"/>
    <w:rsid w:val="00F47F9E"/>
    <w:rsid w:val="00F502FF"/>
    <w:rsid w:val="00F5030D"/>
    <w:rsid w:val="00F5107D"/>
    <w:rsid w:val="00F510C5"/>
    <w:rsid w:val="00F52127"/>
    <w:rsid w:val="00F52A9C"/>
    <w:rsid w:val="00F53616"/>
    <w:rsid w:val="00F53A8C"/>
    <w:rsid w:val="00F54159"/>
    <w:rsid w:val="00F542B9"/>
    <w:rsid w:val="00F5481A"/>
    <w:rsid w:val="00F5651A"/>
    <w:rsid w:val="00F57C6A"/>
    <w:rsid w:val="00F60122"/>
    <w:rsid w:val="00F601B0"/>
    <w:rsid w:val="00F61714"/>
    <w:rsid w:val="00F6274E"/>
    <w:rsid w:val="00F62B35"/>
    <w:rsid w:val="00F644DF"/>
    <w:rsid w:val="00F64CBA"/>
    <w:rsid w:val="00F64D22"/>
    <w:rsid w:val="00F65176"/>
    <w:rsid w:val="00F65745"/>
    <w:rsid w:val="00F66998"/>
    <w:rsid w:val="00F66BBC"/>
    <w:rsid w:val="00F66D14"/>
    <w:rsid w:val="00F67194"/>
    <w:rsid w:val="00F6786A"/>
    <w:rsid w:val="00F67A50"/>
    <w:rsid w:val="00F67D0F"/>
    <w:rsid w:val="00F70D53"/>
    <w:rsid w:val="00F7300B"/>
    <w:rsid w:val="00F73567"/>
    <w:rsid w:val="00F73E18"/>
    <w:rsid w:val="00F7420D"/>
    <w:rsid w:val="00F747DB"/>
    <w:rsid w:val="00F7510F"/>
    <w:rsid w:val="00F75883"/>
    <w:rsid w:val="00F7615F"/>
    <w:rsid w:val="00F7644F"/>
    <w:rsid w:val="00F76946"/>
    <w:rsid w:val="00F76BC3"/>
    <w:rsid w:val="00F76D79"/>
    <w:rsid w:val="00F771EC"/>
    <w:rsid w:val="00F77E4A"/>
    <w:rsid w:val="00F812BB"/>
    <w:rsid w:val="00F81C0F"/>
    <w:rsid w:val="00F81D6B"/>
    <w:rsid w:val="00F81E3C"/>
    <w:rsid w:val="00F8243E"/>
    <w:rsid w:val="00F82A3B"/>
    <w:rsid w:val="00F82C6F"/>
    <w:rsid w:val="00F835F7"/>
    <w:rsid w:val="00F836B6"/>
    <w:rsid w:val="00F8438B"/>
    <w:rsid w:val="00F84A24"/>
    <w:rsid w:val="00F8546E"/>
    <w:rsid w:val="00F855F2"/>
    <w:rsid w:val="00F86AF1"/>
    <w:rsid w:val="00F90281"/>
    <w:rsid w:val="00F91889"/>
    <w:rsid w:val="00F91E94"/>
    <w:rsid w:val="00F9346D"/>
    <w:rsid w:val="00F93DDE"/>
    <w:rsid w:val="00F948ED"/>
    <w:rsid w:val="00F9540E"/>
    <w:rsid w:val="00F95504"/>
    <w:rsid w:val="00F95AD2"/>
    <w:rsid w:val="00F9641B"/>
    <w:rsid w:val="00F96C7C"/>
    <w:rsid w:val="00F973C6"/>
    <w:rsid w:val="00F9750E"/>
    <w:rsid w:val="00FA01FA"/>
    <w:rsid w:val="00FA123D"/>
    <w:rsid w:val="00FA12A6"/>
    <w:rsid w:val="00FA1F6A"/>
    <w:rsid w:val="00FA21E1"/>
    <w:rsid w:val="00FA2358"/>
    <w:rsid w:val="00FA4082"/>
    <w:rsid w:val="00FA4536"/>
    <w:rsid w:val="00FA453E"/>
    <w:rsid w:val="00FA513D"/>
    <w:rsid w:val="00FA5296"/>
    <w:rsid w:val="00FA6035"/>
    <w:rsid w:val="00FA73AD"/>
    <w:rsid w:val="00FA750C"/>
    <w:rsid w:val="00FA7808"/>
    <w:rsid w:val="00FA7BA8"/>
    <w:rsid w:val="00FA7CE8"/>
    <w:rsid w:val="00FA7D34"/>
    <w:rsid w:val="00FB01FE"/>
    <w:rsid w:val="00FB09F1"/>
    <w:rsid w:val="00FB0FF0"/>
    <w:rsid w:val="00FB2635"/>
    <w:rsid w:val="00FB2823"/>
    <w:rsid w:val="00FB2826"/>
    <w:rsid w:val="00FB295B"/>
    <w:rsid w:val="00FB2E93"/>
    <w:rsid w:val="00FB3168"/>
    <w:rsid w:val="00FB31E9"/>
    <w:rsid w:val="00FB347C"/>
    <w:rsid w:val="00FB3A24"/>
    <w:rsid w:val="00FB48A8"/>
    <w:rsid w:val="00FB545C"/>
    <w:rsid w:val="00FB6757"/>
    <w:rsid w:val="00FB7164"/>
    <w:rsid w:val="00FB7479"/>
    <w:rsid w:val="00FC0841"/>
    <w:rsid w:val="00FC1D22"/>
    <w:rsid w:val="00FC56A9"/>
    <w:rsid w:val="00FC59E3"/>
    <w:rsid w:val="00FC607A"/>
    <w:rsid w:val="00FC66D4"/>
    <w:rsid w:val="00FC6886"/>
    <w:rsid w:val="00FC6A9E"/>
    <w:rsid w:val="00FC6C65"/>
    <w:rsid w:val="00FD0A33"/>
    <w:rsid w:val="00FD0D29"/>
    <w:rsid w:val="00FD4CE4"/>
    <w:rsid w:val="00FD5C7C"/>
    <w:rsid w:val="00FD61C2"/>
    <w:rsid w:val="00FD65F7"/>
    <w:rsid w:val="00FD798D"/>
    <w:rsid w:val="00FD7AB4"/>
    <w:rsid w:val="00FE024C"/>
    <w:rsid w:val="00FE17B4"/>
    <w:rsid w:val="00FE1FB0"/>
    <w:rsid w:val="00FE275B"/>
    <w:rsid w:val="00FE2AC0"/>
    <w:rsid w:val="00FE2DC9"/>
    <w:rsid w:val="00FE3582"/>
    <w:rsid w:val="00FE3701"/>
    <w:rsid w:val="00FE4250"/>
    <w:rsid w:val="00FE535E"/>
    <w:rsid w:val="00FE7C5B"/>
    <w:rsid w:val="00FF08D0"/>
    <w:rsid w:val="00FF19A9"/>
    <w:rsid w:val="00FF1A4D"/>
    <w:rsid w:val="00FF24C0"/>
    <w:rsid w:val="00FF2CD3"/>
    <w:rsid w:val="00FF52C5"/>
    <w:rsid w:val="00FF5F9E"/>
    <w:rsid w:val="00FF681F"/>
    <w:rsid w:val="00FF7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DF60E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125FA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0496A"/>
    <w:pPr>
      <w:keepNext/>
      <w:keepLines/>
      <w:numPr>
        <w:numId w:val="1"/>
      </w:numPr>
      <w:spacing w:before="360" w:after="360" w:line="264" w:lineRule="auto"/>
      <w:outlineLvl w:val="0"/>
    </w:pPr>
    <w:rPr>
      <w:rFonts w:eastAsiaTheme="majorEastAsia" w:cstheme="majorBidi"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948B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519F5"/>
    <w:pPr>
      <w:keepNext/>
      <w:keepLines/>
      <w:spacing w:before="225" w:after="225" w:line="264" w:lineRule="auto"/>
      <w:textAlignment w:val="baseline"/>
      <w:outlineLvl w:val="2"/>
    </w:pPr>
    <w:rPr>
      <w:rFonts w:eastAsiaTheme="majorEastAsia" w:cstheme="majorBidi"/>
      <w:color w:val="000000" w:themeColor="text1"/>
      <w:lang w:val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519F5"/>
    <w:rPr>
      <w:rFonts w:ascii="Times New Roman" w:eastAsiaTheme="majorEastAsia" w:hAnsi="Times New Roman" w:cstheme="majorBidi"/>
      <w:color w:val="000000" w:themeColor="text1"/>
      <w:lang w:val="it-IT"/>
    </w:rPr>
  </w:style>
  <w:style w:type="character" w:customStyle="1" w:styleId="Heading1Char">
    <w:name w:val="Heading 1 Char"/>
    <w:basedOn w:val="DefaultParagraphFont"/>
    <w:link w:val="Heading1"/>
    <w:uiPriority w:val="9"/>
    <w:rsid w:val="0020496A"/>
    <w:rPr>
      <w:rFonts w:ascii="Times New Roman" w:eastAsiaTheme="majorEastAsia" w:hAnsi="Times New Roman" w:cstheme="majorBidi"/>
      <w:color w:val="000000" w:themeColor="text1"/>
      <w:szCs w:val="32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20496A"/>
    <w:pPr>
      <w:ind w:right="1687"/>
      <w:jc w:val="both"/>
    </w:pPr>
    <w:rPr>
      <w:rFonts w:eastAsiaTheme="minorEastAsia" w:cstheme="minorBidi"/>
      <w:b/>
      <w:iCs/>
      <w:sz w:val="18"/>
      <w:szCs w:val="18"/>
    </w:rPr>
  </w:style>
  <w:style w:type="paragraph" w:styleId="NoSpacing">
    <w:name w:val="No Spacing"/>
    <w:aliases w:val="Figure Legend"/>
    <w:basedOn w:val="Caption"/>
    <w:next w:val="Normal"/>
    <w:autoRedefine/>
    <w:uiPriority w:val="1"/>
    <w:qFormat/>
    <w:rsid w:val="00740656"/>
    <w:pPr>
      <w:ind w:left="567" w:right="270"/>
      <w:jc w:val="left"/>
    </w:pPr>
    <w:rPr>
      <w:rFonts w:cs="Times New Roman"/>
      <w:b w:val="0"/>
    </w:rPr>
  </w:style>
  <w:style w:type="paragraph" w:styleId="TOC1">
    <w:name w:val="toc 1"/>
    <w:basedOn w:val="Normal"/>
    <w:next w:val="Normal"/>
    <w:autoRedefine/>
    <w:uiPriority w:val="39"/>
    <w:unhideWhenUsed/>
    <w:rsid w:val="001D6733"/>
    <w:pPr>
      <w:spacing w:before="120" w:line="480" w:lineRule="auto"/>
    </w:pPr>
    <w:rPr>
      <w:rFonts w:asciiTheme="minorHAnsi" w:eastAsiaTheme="minorEastAsia" w:hAnsiTheme="minorHAnsi" w:cstheme="minorHAnsi"/>
      <w:bCs/>
      <w:iCs/>
    </w:rPr>
  </w:style>
  <w:style w:type="paragraph" w:styleId="ListParagraph">
    <w:name w:val="List Paragraph"/>
    <w:basedOn w:val="Normal"/>
    <w:uiPriority w:val="34"/>
    <w:qFormat/>
    <w:rsid w:val="001120D8"/>
    <w:pPr>
      <w:ind w:left="720"/>
      <w:contextualSpacing/>
    </w:pPr>
    <w:rPr>
      <w:rFonts w:asciiTheme="minorHAnsi" w:eastAsiaTheme="minorHAnsi" w:hAnsiTheme="minorHAnsi" w:cstheme="minorBidi"/>
    </w:rPr>
  </w:style>
  <w:style w:type="paragraph" w:styleId="NormalWeb">
    <w:name w:val="Normal (Web)"/>
    <w:basedOn w:val="Normal"/>
    <w:link w:val="NormalWebChar"/>
    <w:uiPriority w:val="99"/>
    <w:unhideWhenUsed/>
    <w:rsid w:val="001120D8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D44E6F"/>
    <w:pPr>
      <w:jc w:val="center"/>
    </w:pPr>
    <w:rPr>
      <w:rFonts w:ascii="Calibri" w:eastAsiaTheme="minorHAnsi" w:hAnsi="Calibri" w:cs="Calibri"/>
      <w:sz w:val="20"/>
    </w:rPr>
  </w:style>
  <w:style w:type="character" w:customStyle="1" w:styleId="NormalWebChar">
    <w:name w:val="Normal (Web) Char"/>
    <w:basedOn w:val="DefaultParagraphFont"/>
    <w:link w:val="NormalWeb"/>
    <w:uiPriority w:val="99"/>
    <w:rsid w:val="00D44E6F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44E6F"/>
    <w:rPr>
      <w:rFonts w:ascii="Calibri" w:eastAsia="Times New Roman" w:hAnsi="Calibri" w:cs="Calibri"/>
      <w:sz w:val="20"/>
    </w:rPr>
  </w:style>
  <w:style w:type="paragraph" w:customStyle="1" w:styleId="EndNoteBibliography">
    <w:name w:val="EndNote Bibliography"/>
    <w:basedOn w:val="Normal"/>
    <w:link w:val="EndNoteBibliographyChar"/>
    <w:rsid w:val="00D44E6F"/>
    <w:rPr>
      <w:rFonts w:ascii="Calibri" w:eastAsiaTheme="minorHAnsi" w:hAnsi="Calibri" w:cs="Calibri"/>
      <w:sz w:val="20"/>
    </w:rPr>
  </w:style>
  <w:style w:type="character" w:customStyle="1" w:styleId="EndNoteBibliographyChar">
    <w:name w:val="EndNote Bibliography Char"/>
    <w:basedOn w:val="NormalWebChar"/>
    <w:link w:val="EndNoteBibliography"/>
    <w:rsid w:val="00D44E6F"/>
    <w:rPr>
      <w:rFonts w:ascii="Calibri" w:eastAsia="Times New Roman" w:hAnsi="Calibri" w:cs="Calibri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7C7F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7C7F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7C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7C05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7C0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C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C05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2727E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32727E"/>
  </w:style>
  <w:style w:type="character" w:styleId="PageNumber">
    <w:name w:val="page number"/>
    <w:basedOn w:val="DefaultParagraphFont"/>
    <w:uiPriority w:val="99"/>
    <w:semiHidden/>
    <w:unhideWhenUsed/>
    <w:rsid w:val="0032727E"/>
  </w:style>
  <w:style w:type="paragraph" w:styleId="Revision">
    <w:name w:val="Revision"/>
    <w:hidden/>
    <w:uiPriority w:val="99"/>
    <w:semiHidden/>
    <w:rsid w:val="006E56C3"/>
  </w:style>
  <w:style w:type="character" w:styleId="Hyperlink">
    <w:name w:val="Hyperlink"/>
    <w:basedOn w:val="DefaultParagraphFont"/>
    <w:uiPriority w:val="99"/>
    <w:unhideWhenUsed/>
    <w:rsid w:val="00417AE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417AED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A03B61"/>
  </w:style>
  <w:style w:type="character" w:styleId="FollowedHyperlink">
    <w:name w:val="FollowedHyperlink"/>
    <w:basedOn w:val="DefaultParagraphFont"/>
    <w:uiPriority w:val="99"/>
    <w:semiHidden/>
    <w:unhideWhenUsed/>
    <w:rsid w:val="00065771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C55FF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2C55FF"/>
  </w:style>
  <w:style w:type="character" w:customStyle="1" w:styleId="identifier">
    <w:name w:val="identifier"/>
    <w:basedOn w:val="DefaultParagraphFont"/>
    <w:rsid w:val="0073387F"/>
  </w:style>
  <w:style w:type="paragraph" w:customStyle="1" w:styleId="Authors">
    <w:name w:val="Authors"/>
    <w:basedOn w:val="Normal"/>
    <w:rsid w:val="00532FA2"/>
    <w:pPr>
      <w:spacing w:before="120" w:after="360"/>
      <w:jc w:val="center"/>
    </w:pPr>
  </w:style>
  <w:style w:type="paragraph" w:customStyle="1" w:styleId="Head">
    <w:name w:val="Head"/>
    <w:basedOn w:val="Normal"/>
    <w:rsid w:val="00532FA2"/>
    <w:pPr>
      <w:keepNext/>
      <w:spacing w:before="120" w:after="120"/>
      <w:jc w:val="center"/>
      <w:outlineLvl w:val="0"/>
    </w:pPr>
    <w:rPr>
      <w:b/>
      <w:bCs/>
      <w:kern w:val="28"/>
      <w:sz w:val="28"/>
      <w:szCs w:val="28"/>
    </w:rPr>
  </w:style>
  <w:style w:type="paragraph" w:customStyle="1" w:styleId="Teaser">
    <w:name w:val="Teaser"/>
    <w:basedOn w:val="Normal"/>
    <w:rsid w:val="00532FA2"/>
    <w:pPr>
      <w:spacing w:before="120"/>
    </w:pPr>
  </w:style>
  <w:style w:type="character" w:styleId="Emphasis">
    <w:name w:val="Emphasis"/>
    <w:basedOn w:val="DefaultParagraphFont"/>
    <w:uiPriority w:val="20"/>
    <w:qFormat/>
    <w:rsid w:val="005F3852"/>
    <w:rPr>
      <w:i/>
      <w:iCs/>
    </w:rPr>
  </w:style>
  <w:style w:type="character" w:styleId="Strong">
    <w:name w:val="Strong"/>
    <w:basedOn w:val="DefaultParagraphFont"/>
    <w:uiPriority w:val="22"/>
    <w:qFormat/>
    <w:rsid w:val="00783068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948B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rteindent1">
    <w:name w:val="rteindent1"/>
    <w:basedOn w:val="Normal"/>
    <w:rsid w:val="00DF7AF1"/>
    <w:pPr>
      <w:spacing w:before="100" w:beforeAutospacing="1" w:after="100" w:afterAutospacing="1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125FA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0496A"/>
    <w:pPr>
      <w:keepNext/>
      <w:keepLines/>
      <w:numPr>
        <w:numId w:val="1"/>
      </w:numPr>
      <w:spacing w:before="360" w:after="360" w:line="264" w:lineRule="auto"/>
      <w:outlineLvl w:val="0"/>
    </w:pPr>
    <w:rPr>
      <w:rFonts w:eastAsiaTheme="majorEastAsia" w:cstheme="majorBidi"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948B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519F5"/>
    <w:pPr>
      <w:keepNext/>
      <w:keepLines/>
      <w:spacing w:before="225" w:after="225" w:line="264" w:lineRule="auto"/>
      <w:textAlignment w:val="baseline"/>
      <w:outlineLvl w:val="2"/>
    </w:pPr>
    <w:rPr>
      <w:rFonts w:eastAsiaTheme="majorEastAsia" w:cstheme="majorBidi"/>
      <w:color w:val="000000" w:themeColor="text1"/>
      <w:lang w:val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519F5"/>
    <w:rPr>
      <w:rFonts w:ascii="Times New Roman" w:eastAsiaTheme="majorEastAsia" w:hAnsi="Times New Roman" w:cstheme="majorBidi"/>
      <w:color w:val="000000" w:themeColor="text1"/>
      <w:lang w:val="it-IT"/>
    </w:rPr>
  </w:style>
  <w:style w:type="character" w:customStyle="1" w:styleId="Heading1Char">
    <w:name w:val="Heading 1 Char"/>
    <w:basedOn w:val="DefaultParagraphFont"/>
    <w:link w:val="Heading1"/>
    <w:uiPriority w:val="9"/>
    <w:rsid w:val="0020496A"/>
    <w:rPr>
      <w:rFonts w:ascii="Times New Roman" w:eastAsiaTheme="majorEastAsia" w:hAnsi="Times New Roman" w:cstheme="majorBidi"/>
      <w:color w:val="000000" w:themeColor="text1"/>
      <w:szCs w:val="32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20496A"/>
    <w:pPr>
      <w:ind w:right="1687"/>
      <w:jc w:val="both"/>
    </w:pPr>
    <w:rPr>
      <w:rFonts w:eastAsiaTheme="minorEastAsia" w:cstheme="minorBidi"/>
      <w:b/>
      <w:iCs/>
      <w:sz w:val="18"/>
      <w:szCs w:val="18"/>
    </w:rPr>
  </w:style>
  <w:style w:type="paragraph" w:styleId="NoSpacing">
    <w:name w:val="No Spacing"/>
    <w:aliases w:val="Figure Legend"/>
    <w:basedOn w:val="Caption"/>
    <w:next w:val="Normal"/>
    <w:autoRedefine/>
    <w:uiPriority w:val="1"/>
    <w:qFormat/>
    <w:rsid w:val="00740656"/>
    <w:pPr>
      <w:ind w:left="567" w:right="270"/>
      <w:jc w:val="left"/>
    </w:pPr>
    <w:rPr>
      <w:rFonts w:cs="Times New Roman"/>
      <w:b w:val="0"/>
    </w:rPr>
  </w:style>
  <w:style w:type="paragraph" w:styleId="TOC1">
    <w:name w:val="toc 1"/>
    <w:basedOn w:val="Normal"/>
    <w:next w:val="Normal"/>
    <w:autoRedefine/>
    <w:uiPriority w:val="39"/>
    <w:unhideWhenUsed/>
    <w:rsid w:val="001D6733"/>
    <w:pPr>
      <w:spacing w:before="120" w:line="480" w:lineRule="auto"/>
    </w:pPr>
    <w:rPr>
      <w:rFonts w:asciiTheme="minorHAnsi" w:eastAsiaTheme="minorEastAsia" w:hAnsiTheme="minorHAnsi" w:cstheme="minorHAnsi"/>
      <w:bCs/>
      <w:iCs/>
    </w:rPr>
  </w:style>
  <w:style w:type="paragraph" w:styleId="ListParagraph">
    <w:name w:val="List Paragraph"/>
    <w:basedOn w:val="Normal"/>
    <w:uiPriority w:val="34"/>
    <w:qFormat/>
    <w:rsid w:val="001120D8"/>
    <w:pPr>
      <w:ind w:left="720"/>
      <w:contextualSpacing/>
    </w:pPr>
    <w:rPr>
      <w:rFonts w:asciiTheme="minorHAnsi" w:eastAsiaTheme="minorHAnsi" w:hAnsiTheme="minorHAnsi" w:cstheme="minorBidi"/>
    </w:rPr>
  </w:style>
  <w:style w:type="paragraph" w:styleId="NormalWeb">
    <w:name w:val="Normal (Web)"/>
    <w:basedOn w:val="Normal"/>
    <w:link w:val="NormalWebChar"/>
    <w:uiPriority w:val="99"/>
    <w:unhideWhenUsed/>
    <w:rsid w:val="001120D8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D44E6F"/>
    <w:pPr>
      <w:jc w:val="center"/>
    </w:pPr>
    <w:rPr>
      <w:rFonts w:ascii="Calibri" w:eastAsiaTheme="minorHAnsi" w:hAnsi="Calibri" w:cs="Calibri"/>
      <w:sz w:val="20"/>
    </w:rPr>
  </w:style>
  <w:style w:type="character" w:customStyle="1" w:styleId="NormalWebChar">
    <w:name w:val="Normal (Web) Char"/>
    <w:basedOn w:val="DefaultParagraphFont"/>
    <w:link w:val="NormalWeb"/>
    <w:uiPriority w:val="99"/>
    <w:rsid w:val="00D44E6F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44E6F"/>
    <w:rPr>
      <w:rFonts w:ascii="Calibri" w:eastAsia="Times New Roman" w:hAnsi="Calibri" w:cs="Calibri"/>
      <w:sz w:val="20"/>
    </w:rPr>
  </w:style>
  <w:style w:type="paragraph" w:customStyle="1" w:styleId="EndNoteBibliography">
    <w:name w:val="EndNote Bibliography"/>
    <w:basedOn w:val="Normal"/>
    <w:link w:val="EndNoteBibliographyChar"/>
    <w:rsid w:val="00D44E6F"/>
    <w:rPr>
      <w:rFonts w:ascii="Calibri" w:eastAsiaTheme="minorHAnsi" w:hAnsi="Calibri" w:cs="Calibri"/>
      <w:sz w:val="20"/>
    </w:rPr>
  </w:style>
  <w:style w:type="character" w:customStyle="1" w:styleId="EndNoteBibliographyChar">
    <w:name w:val="EndNote Bibliography Char"/>
    <w:basedOn w:val="NormalWebChar"/>
    <w:link w:val="EndNoteBibliography"/>
    <w:rsid w:val="00D44E6F"/>
    <w:rPr>
      <w:rFonts w:ascii="Calibri" w:eastAsia="Times New Roman" w:hAnsi="Calibri" w:cs="Calibri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7C7F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7C7F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7C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7C05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7C0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C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C05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2727E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32727E"/>
  </w:style>
  <w:style w:type="character" w:styleId="PageNumber">
    <w:name w:val="page number"/>
    <w:basedOn w:val="DefaultParagraphFont"/>
    <w:uiPriority w:val="99"/>
    <w:semiHidden/>
    <w:unhideWhenUsed/>
    <w:rsid w:val="0032727E"/>
  </w:style>
  <w:style w:type="paragraph" w:styleId="Revision">
    <w:name w:val="Revision"/>
    <w:hidden/>
    <w:uiPriority w:val="99"/>
    <w:semiHidden/>
    <w:rsid w:val="006E56C3"/>
  </w:style>
  <w:style w:type="character" w:styleId="Hyperlink">
    <w:name w:val="Hyperlink"/>
    <w:basedOn w:val="DefaultParagraphFont"/>
    <w:uiPriority w:val="99"/>
    <w:unhideWhenUsed/>
    <w:rsid w:val="00417AE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417AED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A03B61"/>
  </w:style>
  <w:style w:type="character" w:styleId="FollowedHyperlink">
    <w:name w:val="FollowedHyperlink"/>
    <w:basedOn w:val="DefaultParagraphFont"/>
    <w:uiPriority w:val="99"/>
    <w:semiHidden/>
    <w:unhideWhenUsed/>
    <w:rsid w:val="00065771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C55FF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2C55FF"/>
  </w:style>
  <w:style w:type="character" w:customStyle="1" w:styleId="identifier">
    <w:name w:val="identifier"/>
    <w:basedOn w:val="DefaultParagraphFont"/>
    <w:rsid w:val="0073387F"/>
  </w:style>
  <w:style w:type="paragraph" w:customStyle="1" w:styleId="Authors">
    <w:name w:val="Authors"/>
    <w:basedOn w:val="Normal"/>
    <w:rsid w:val="00532FA2"/>
    <w:pPr>
      <w:spacing w:before="120" w:after="360"/>
      <w:jc w:val="center"/>
    </w:pPr>
  </w:style>
  <w:style w:type="paragraph" w:customStyle="1" w:styleId="Head">
    <w:name w:val="Head"/>
    <w:basedOn w:val="Normal"/>
    <w:rsid w:val="00532FA2"/>
    <w:pPr>
      <w:keepNext/>
      <w:spacing w:before="120" w:after="120"/>
      <w:jc w:val="center"/>
      <w:outlineLvl w:val="0"/>
    </w:pPr>
    <w:rPr>
      <w:b/>
      <w:bCs/>
      <w:kern w:val="28"/>
      <w:sz w:val="28"/>
      <w:szCs w:val="28"/>
    </w:rPr>
  </w:style>
  <w:style w:type="paragraph" w:customStyle="1" w:styleId="Teaser">
    <w:name w:val="Teaser"/>
    <w:basedOn w:val="Normal"/>
    <w:rsid w:val="00532FA2"/>
    <w:pPr>
      <w:spacing w:before="120"/>
    </w:pPr>
  </w:style>
  <w:style w:type="character" w:styleId="Emphasis">
    <w:name w:val="Emphasis"/>
    <w:basedOn w:val="DefaultParagraphFont"/>
    <w:uiPriority w:val="20"/>
    <w:qFormat/>
    <w:rsid w:val="005F3852"/>
    <w:rPr>
      <w:i/>
      <w:iCs/>
    </w:rPr>
  </w:style>
  <w:style w:type="character" w:styleId="Strong">
    <w:name w:val="Strong"/>
    <w:basedOn w:val="DefaultParagraphFont"/>
    <w:uiPriority w:val="22"/>
    <w:qFormat/>
    <w:rsid w:val="00783068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948B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rteindent1">
    <w:name w:val="rteindent1"/>
    <w:basedOn w:val="Normal"/>
    <w:rsid w:val="00DF7AF1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3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40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641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152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7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2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4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79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54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68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49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3157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20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5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278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511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7205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46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02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0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6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03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76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985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71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2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9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0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26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9412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7733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5542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684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71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818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086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94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71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8375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6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0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985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7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49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593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4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20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9964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57914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97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51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586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834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522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4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9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07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281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31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3119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491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876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1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8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138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87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4500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698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11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6624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674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774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042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16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0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99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2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71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24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94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83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2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43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26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9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69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63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884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686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150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72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097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8954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9992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281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295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8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7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91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14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749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12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0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5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0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130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98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856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633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37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91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8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50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16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63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06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76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21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728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60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26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257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88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41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05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16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54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28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9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47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1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594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44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348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5439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489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8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89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1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0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58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2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069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632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1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73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www.informatics.jax.org/marker/MGI:191829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B9DD7AD-CF5F-404F-915F-076EED3DC6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276</Words>
  <Characters>1578</Characters>
  <Application>Microsoft Office Word</Application>
  <DocSecurity>0</DocSecurity>
  <Lines>13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askovic Nina</dc:creator>
  <cp:keywords/>
  <dc:description/>
  <cp:lastModifiedBy>15325_sing</cp:lastModifiedBy>
  <cp:revision>6</cp:revision>
  <dcterms:created xsi:type="dcterms:W3CDTF">2022-04-01T16:07:00Z</dcterms:created>
  <dcterms:modified xsi:type="dcterms:W3CDTF">2022-04-11T04:36:00Z</dcterms:modified>
</cp:coreProperties>
</file>